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10906" w:type="dxa"/>
        <w:tblBorders>
          <w:top w:val="none" w:sz="0" w:space="0" w:color="auto"/>
          <w:left w:val="none" w:sz="0" w:space="0" w:color="auto"/>
          <w:bottom w:val="double" w:sz="6" w:space="0" w:color="auto"/>
          <w:right w:val="none" w:sz="0" w:space="0" w:color="auto"/>
          <w:insideV w:val="none" w:sz="0" w:space="0" w:color="auto"/>
        </w:tblBorders>
        <w:tblLook w:val="04A0" w:firstRow="1" w:lastRow="0" w:firstColumn="1" w:lastColumn="0" w:noHBand="0" w:noVBand="1"/>
      </w:tblPr>
      <w:tblGrid>
        <w:gridCol w:w="3366"/>
        <w:gridCol w:w="4487"/>
        <w:gridCol w:w="3053"/>
      </w:tblGrid>
      <w:tr w:rsidR="00ED1EE8" w14:paraId="64264566" w14:textId="77777777" w:rsidTr="00ED1EE8">
        <w:trPr>
          <w:trHeight w:val="2547"/>
        </w:trPr>
        <w:tc>
          <w:tcPr>
            <w:tcW w:w="2830" w:type="dxa"/>
          </w:tcPr>
          <w:p w14:paraId="2427EB4C" w14:textId="77777777" w:rsidR="00ED1EE8" w:rsidRDefault="00ED1EE8" w:rsidP="0060091F">
            <w:pPr>
              <w:pStyle w:val="Heading3"/>
              <w:numPr>
                <w:ilvl w:val="0"/>
                <w:numId w:val="0"/>
              </w:numPr>
              <w:ind w:left="720"/>
              <w:outlineLvl w:val="2"/>
            </w:pPr>
            <w:r>
              <w:rPr>
                <w:noProof/>
              </w:rPr>
              <w:drawing>
                <wp:inline distT="0" distB="0" distL="0" distR="0" wp14:anchorId="2B4138FE" wp14:editId="6D02D3A7">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c>
          <w:tcPr>
            <w:tcW w:w="4962" w:type="dxa"/>
          </w:tcPr>
          <w:p w14:paraId="3D3A6995" w14:textId="77777777" w:rsidR="00ED1EE8" w:rsidRDefault="00ED1EE8" w:rsidP="007A7426">
            <w:pPr>
              <w:autoSpaceDE w:val="0"/>
              <w:autoSpaceDN w:val="0"/>
              <w:adjustRightInd w:val="0"/>
              <w:jc w:val="both"/>
              <w:rPr>
                <w:b/>
                <w:bCs/>
                <w:sz w:val="28"/>
                <w:szCs w:val="28"/>
              </w:rPr>
            </w:pPr>
          </w:p>
          <w:p w14:paraId="35BBABCA" w14:textId="77777777" w:rsidR="00ED1EE8" w:rsidRDefault="00ED1EE8" w:rsidP="007A7426">
            <w:pPr>
              <w:autoSpaceDE w:val="0"/>
              <w:autoSpaceDN w:val="0"/>
              <w:adjustRightInd w:val="0"/>
              <w:jc w:val="both"/>
              <w:rPr>
                <w:b/>
                <w:bCs/>
                <w:sz w:val="28"/>
                <w:szCs w:val="28"/>
              </w:rPr>
            </w:pPr>
          </w:p>
          <w:p w14:paraId="2A7A994E" w14:textId="04F13CF1"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ED1EE8" w:rsidRPr="00ED1EE8" w:rsidRDefault="00ED1EE8" w:rsidP="00D55181">
            <w:pPr>
              <w:jc w:val="cente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ED1EE8" w:rsidRDefault="00ED1EE8" w:rsidP="007A7426">
            <w:pPr>
              <w:jc w:val="both"/>
            </w:pPr>
          </w:p>
        </w:tc>
        <w:tc>
          <w:tcPr>
            <w:tcW w:w="3114" w:type="dxa"/>
          </w:tcPr>
          <w:p w14:paraId="1CDCF817" w14:textId="77777777" w:rsidR="00ED1EE8" w:rsidRDefault="00ED1EE8" w:rsidP="007A7426">
            <w:pPr>
              <w:jc w:val="both"/>
            </w:pPr>
            <w:r>
              <w:rPr>
                <w:noProof/>
              </w:rPr>
              <w:drawing>
                <wp:inline distT="0" distB="0" distL="0" distR="0" wp14:anchorId="6AE57D3D" wp14:editId="0D8CD0E5">
                  <wp:extent cx="1562100" cy="1372583"/>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تنزيل.png"/>
                          <pic:cNvPicPr/>
                        </pic:nvPicPr>
                        <pic:blipFill>
                          <a:blip r:embed="rId9">
                            <a:extLst>
                              <a:ext uri="{28A0092B-C50C-407E-A947-70E740481C1C}">
                                <a14:useLocalDpi xmlns:a14="http://schemas.microsoft.com/office/drawing/2010/main" val="0"/>
                              </a:ext>
                            </a:extLst>
                          </a:blip>
                          <a:stretch>
                            <a:fillRect/>
                          </a:stretch>
                        </pic:blipFill>
                        <pic:spPr>
                          <a:xfrm>
                            <a:off x="0" y="0"/>
                            <a:ext cx="1572172" cy="1381433"/>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10"/>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1E11D1">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1E11D1">
      <w:pPr>
        <w:jc w:val="both"/>
        <w:rPr>
          <w:sz w:val="6"/>
          <w:szCs w:val="6"/>
        </w:rPr>
      </w:pPr>
    </w:p>
    <w:p w14:paraId="2107B41C" w14:textId="77777777"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1E11D1">
      <w:pPr>
        <w:spacing w:line="360" w:lineRule="auto"/>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69D2125F" w:rsidR="008018E3" w:rsidRPr="00DB3137" w:rsidRDefault="008018E3" w:rsidP="001E11D1">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9%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1E11D1">
      <w:pPr>
        <w:bidi/>
        <w:spacing w:line="480" w:lineRule="auto"/>
        <w:jc w:val="both"/>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61EE65FE" w:rsidR="007A7426" w:rsidRDefault="008018E3" w:rsidP="001E11D1">
      <w:pPr>
        <w:bidi/>
        <w:spacing w:line="480" w:lineRule="auto"/>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9٪.</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6E440E">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9938D8">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7A7426">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1F52EB">
      <w:pPr>
        <w:rPr>
          <w:sz w:val="14"/>
          <w:szCs w:val="14"/>
        </w:rPr>
      </w:pPr>
    </w:p>
    <w:p w14:paraId="6D504CE2" w14:textId="7DF272EC" w:rsidR="00E81987" w:rsidRPr="00BC0CAC" w:rsidRDefault="00E81987"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E0184E">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E0184E">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E0184E">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D23DFD">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7A7426">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125A7C">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7A7426">
      <w:pPr>
        <w:jc w:val="both"/>
        <w:rPr>
          <w:rFonts w:ascii="Segoe UI Light" w:eastAsia="Calibri" w:hAnsi="Segoe UI Light" w:cs="Segoe UI Light"/>
          <w:b/>
          <w:bCs/>
          <w:sz w:val="28"/>
          <w:szCs w:val="28"/>
          <w:lang w:eastAsia="en-GB"/>
        </w:rPr>
      </w:pPr>
    </w:p>
    <w:p w14:paraId="7AA99097" w14:textId="77777777" w:rsidR="0048291F" w:rsidRDefault="0048291F" w:rsidP="007A7426">
      <w:pPr>
        <w:jc w:val="both"/>
        <w:rPr>
          <w:rFonts w:ascii="Segoe UI Light" w:eastAsia="Calibri" w:hAnsi="Segoe UI Light" w:cs="Segoe UI Light"/>
          <w:b/>
          <w:bCs/>
          <w:sz w:val="28"/>
          <w:szCs w:val="28"/>
          <w:lang w:eastAsia="en-GB"/>
        </w:rPr>
      </w:pPr>
    </w:p>
    <w:p w14:paraId="06C88E52" w14:textId="3FD8BB73" w:rsidR="008A522F" w:rsidRDefault="008A522F"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7A7426">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0C2382">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125A7C">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7E257A">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7A7426">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7E257A">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3078142B"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9AA8A5E" w14:textId="1DAD215D" w:rsidR="007A10F5" w:rsidRDefault="007A10F5" w:rsidP="007A10F5">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6</w:t>
      </w:r>
    </w:p>
    <w:p w14:paraId="011578C5" w14:textId="4D6674E3" w:rsidR="000A7ED6" w:rsidRDefault="000A7ED6" w:rsidP="000A7ED6">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010330">
        <w:rPr>
          <w:rFonts w:ascii="Segoe UI Light" w:eastAsia="Calibri" w:hAnsi="Segoe UI Light" w:cs="Segoe UI Light"/>
          <w:sz w:val="24"/>
          <w:szCs w:val="24"/>
          <w:lang w:eastAsia="en-GB"/>
        </w:rPr>
        <w:t>8</w:t>
      </w:r>
    </w:p>
    <w:p w14:paraId="2F2D8010" w14:textId="77777777" w:rsidR="0048291F" w:rsidRDefault="0048291F" w:rsidP="007A7426">
      <w:pPr>
        <w:jc w:val="both"/>
        <w:rPr>
          <w:rFonts w:ascii="Segoe UI Light" w:eastAsia="Calibri" w:hAnsi="Segoe UI Light" w:cs="Segoe UI Light"/>
          <w:b/>
          <w:bCs/>
          <w:sz w:val="28"/>
          <w:szCs w:val="28"/>
          <w:lang w:eastAsia="en-GB"/>
        </w:rPr>
      </w:pPr>
    </w:p>
    <w:p w14:paraId="65494F2A" w14:textId="6FD2D99F" w:rsidR="0005336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 xml:space="preserve">Conclusion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00286347">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010330">
        <w:rPr>
          <w:rFonts w:ascii="Segoe UI Light" w:eastAsia="Calibri" w:hAnsi="Segoe UI Light" w:cs="Segoe UI Light"/>
          <w:b/>
          <w:bCs/>
          <w:sz w:val="24"/>
          <w:szCs w:val="24"/>
          <w:lang w:eastAsia="en-GB"/>
        </w:rPr>
        <w:t>9</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010330">
        <w:rPr>
          <w:rFonts w:ascii="Segoe UI Light" w:eastAsia="Calibri" w:hAnsi="Segoe UI Light" w:cs="Segoe UI Light"/>
          <w:b/>
          <w:bCs/>
          <w:sz w:val="24"/>
          <w:szCs w:val="24"/>
          <w:lang w:eastAsia="en-GB"/>
        </w:rPr>
        <w:t>30</w:t>
      </w:r>
    </w:p>
    <w:p w14:paraId="183CB9EC" w14:textId="76EEAD86" w:rsidR="009F55E8" w:rsidRPr="009F55E8" w:rsidRDefault="009F55E8" w:rsidP="009F55E8">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290B4CCE" w14:textId="4B76CB7B"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714E5E0F" w14:textId="793F9E2A" w:rsidR="00433A41" w:rsidRDefault="00433A41" w:rsidP="00433A41">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52F5F5DA" w14:textId="77777777" w:rsidR="0048291F" w:rsidRPr="001F52EB" w:rsidRDefault="0048291F" w:rsidP="001F52EB">
      <w:pPr>
        <w:rPr>
          <w:sz w:val="14"/>
          <w:szCs w:val="14"/>
        </w:rPr>
      </w:pPr>
    </w:p>
    <w:p w14:paraId="37EE33CD" w14:textId="2861CE2A" w:rsidR="00F532FA" w:rsidRDefault="006A6ECA" w:rsidP="00125A7C">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1E6D2C">
        <w:rPr>
          <w:rFonts w:ascii="Segoe UI Light" w:eastAsia="Calibri" w:hAnsi="Segoe UI Light" w:cs="Segoe UI Light"/>
          <w:b/>
          <w:bCs/>
          <w:sz w:val="24"/>
          <w:szCs w:val="24"/>
          <w:lang w:eastAsia="en-GB"/>
        </w:rPr>
        <w:t>3</w:t>
      </w:r>
      <w:r w:rsidR="00D5776A">
        <w:rPr>
          <w:rFonts w:ascii="Segoe UI Light" w:eastAsia="Calibri" w:hAnsi="Segoe UI Light" w:cs="Segoe UI Light"/>
          <w:b/>
          <w:bCs/>
          <w:sz w:val="24"/>
          <w:szCs w:val="24"/>
          <w:lang w:eastAsia="en-GB"/>
        </w:rPr>
        <w:t>1</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3"/>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7A7426">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7A7426">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87FD71A" w14:textId="2F447251" w:rsidR="000162E0" w:rsidRDefault="00FA109C" w:rsidP="00420997">
      <w:pPr>
        <w:jc w:val="both"/>
        <w:rPr>
          <w:rFonts w:ascii="Segoe UI Light" w:hAnsi="Segoe UI Light" w:cs="Segoe UI Light"/>
          <w:sz w:val="24"/>
          <w:szCs w:val="24"/>
        </w:rPr>
      </w:pPr>
      <w:r w:rsidRPr="00FA109C">
        <w:rPr>
          <w:rFonts w:ascii="Segoe UI Light" w:hAnsi="Segoe UI Light" w:cs="Segoe UI Light"/>
          <w:sz w:val="24"/>
          <w:szCs w:val="24"/>
        </w:rPr>
        <w:t>Based on this, a model was built that detects lung cancer, and classifies whether or not a person has lung cancer.</w:t>
      </w:r>
    </w:p>
    <w:p w14:paraId="6FE25FFF" w14:textId="77777777" w:rsidR="00420997" w:rsidRDefault="00420997" w:rsidP="00420997">
      <w:pPr>
        <w:jc w:val="both"/>
        <w:rPr>
          <w:rFonts w:ascii="Segoe UI Light" w:hAnsi="Segoe UI Light" w:cs="Segoe UI Light"/>
          <w:sz w:val="24"/>
          <w:szCs w:val="24"/>
        </w:rPr>
      </w:pP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png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5"/>
          <w:footerReference w:type="first" r:id="rId16"/>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1259B76D" w14:textId="77777777" w:rsidR="00BE0D0C"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using biomarkers</w:t>
            </w:r>
          </w:p>
          <w:p w14:paraId="40B008DF" w14:textId="5FEFECBB" w:rsidR="00DB0D87" w:rsidRPr="00DB0D87" w:rsidRDefault="00DB0D87" w:rsidP="00DB0D87">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CADx)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Traingd, Traingda, Traingdm, and Traingdx), the traingdx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2F7487C6"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5619C5">
        <w:rPr>
          <w:rFonts w:ascii="Segoe UI Light" w:hAnsi="Segoe UI Light" w:cs="Segoe UI Light"/>
          <w:b/>
          <w:bCs/>
          <w:sz w:val="40"/>
          <w:szCs w:val="40"/>
        </w:rPr>
        <w:t>LCD-CNN</w:t>
      </w:r>
      <w:r w:rsidR="00971C89" w:rsidRPr="00971C89">
        <w:rPr>
          <w:rFonts w:ascii="Segoe UI Light" w:hAnsi="Segoe UI Light" w:cs="Segoe UI Light"/>
          <w:b/>
          <w:bCs/>
          <w:sz w:val="40"/>
          <w:szCs w:val="40"/>
        </w:rPr>
        <w:t xml:space="preserve"> model</w:t>
      </w:r>
      <w:bookmarkEnd w:id="15"/>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7">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7A7426">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359C6198" w14:textId="77777777" w:rsidR="00B94B34" w:rsidRPr="00B94B34" w:rsidRDefault="00B94B34" w:rsidP="001F2052">
      <w:pPr>
        <w:tabs>
          <w:tab w:val="left" w:pos="5325"/>
        </w:tabs>
        <w:spacing w:line="240" w:lineRule="auto"/>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3E91AF46" w:rsidR="00B94B34" w:rsidRDefault="00B94B34" w:rsidP="001F2052">
      <w:pPr>
        <w:tabs>
          <w:tab w:val="left" w:pos="5325"/>
        </w:tabs>
        <w:spacing w:line="240" w:lineRule="auto"/>
        <w:rPr>
          <w:rFonts w:ascii="Segoe UI Light" w:hAnsi="Segoe UI Light" w:cs="Segoe UI Light"/>
          <w:b/>
          <w:bCs/>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5826B58D">
                <wp:simplePos x="0" y="0"/>
                <wp:positionH relativeFrom="column">
                  <wp:posOffset>1840230</wp:posOffset>
                </wp:positionH>
                <wp:positionV relativeFrom="paragraph">
                  <wp:posOffset>1582420</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24.6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034FCD04">
            <wp:extent cx="4619625" cy="1984381"/>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8">
                      <a:extLst>
                        <a:ext uri="{28A0092B-C50C-407E-A947-70E740481C1C}">
                          <a14:useLocalDpi xmlns:a14="http://schemas.microsoft.com/office/drawing/2010/main" val="0"/>
                        </a:ext>
                      </a:extLst>
                    </a:blip>
                    <a:stretch>
                      <a:fillRect/>
                    </a:stretch>
                  </pic:blipFill>
                  <pic:spPr>
                    <a:xfrm>
                      <a:off x="0" y="0"/>
                      <a:ext cx="4655527" cy="1999803"/>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8335F4">
      <w:pPr>
        <w:tabs>
          <w:tab w:val="left" w:pos="5325"/>
        </w:tabs>
        <w:spacing w:line="240" w:lineRule="auto"/>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4F7720BF" w:rsidR="00901D23" w:rsidRDefault="00901D23"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png,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AE6DC4"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b/>
                <w:bCs/>
                <w:sz w:val="24"/>
                <w:szCs w:val="24"/>
              </w:rPr>
            </w:pPr>
            <w:r w:rsidRPr="00AE6DC4">
              <w:rPr>
                <w:rFonts w:ascii="Segoe UI Light" w:hAnsi="Segoe UI Light" w:cs="Segoe UI Light"/>
                <w:b/>
                <w:bCs/>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Importing the keras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import numpy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models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layers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preprocessing.image import ImageDataGenerator</w:t>
      </w:r>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utils import load_img, img_to_array</w:t>
      </w:r>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Conv2D(32, (3, 3), input_shape=(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MaxPooling2D(pool_size=(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r w:rsidRPr="00C44A46">
        <w:rPr>
          <w:rFonts w:ascii="Segoe UI Light" w:hAnsi="Segoe UI Light" w:cs="Segoe UI Light"/>
          <w:i/>
          <w:iCs/>
          <w:sz w:val="24"/>
          <w:szCs w:val="24"/>
        </w:rPr>
        <w:t>model.add(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 xml:space="preserve">model.add(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model.add(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r w:rsidRPr="004B2BA5">
        <w:rPr>
          <w:rFonts w:ascii="Segoe UI Light" w:hAnsi="Segoe UI Light" w:cs="Segoe UI Light"/>
          <w:i/>
          <w:iCs/>
          <w:sz w:val="24"/>
          <w:szCs w:val="24"/>
        </w:rPr>
        <w:t>model.compile(optimizer="adam", loss="binary_crossentropy",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Keras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ImgeDataGenerator]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TKinter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n internal library in the Python environment that is used to build simple application interfaces, to facilitate the process of dealing with them for the user, and through which images are also uploaded and given to Keras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1524B17D" w14:textId="0022AE61" w:rsidR="009178EB" w:rsidRDefault="00563EA9" w:rsidP="00C363DB">
      <w:r w:rsidRPr="00563EA9">
        <w:rPr>
          <w:rFonts w:ascii="Segoe UI Light" w:eastAsia="Calibri" w:hAnsi="Segoe UI Light" w:cs="Segoe UI Light"/>
          <w:sz w:val="24"/>
          <w:szCs w:val="24"/>
          <w:lang w:eastAsia="en-GB"/>
        </w:rPr>
        <w:t xml:space="preserve">In this chapter, the test of all kinds is explained, the white box test and the black box test, and the evaluation of the model is explained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w:t>
      </w:r>
    </w:p>
    <w:p w14:paraId="5B6982ED" w14:textId="050F8452" w:rsidR="00925BF7" w:rsidRDefault="00925BF7" w:rsidP="00925BF7">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t>6. 2) Testing:</w:t>
      </w:r>
    </w:p>
    <w:p w14:paraId="12FB1C31" w14:textId="467546F0" w:rsidR="007B7905" w:rsidRPr="007B7905" w:rsidRDefault="005D1A70" w:rsidP="007B7905">
      <w:pPr>
        <w:tabs>
          <w:tab w:val="left" w:pos="5325"/>
        </w:tabs>
        <w:spacing w:line="240" w:lineRule="auto"/>
        <w:jc w:val="both"/>
        <w:rPr>
          <w:rFonts w:ascii="Segoe UI Light" w:eastAsia="Calibri" w:hAnsi="Segoe UI Light" w:cs="Segoe UI Light"/>
          <w:sz w:val="24"/>
          <w:szCs w:val="24"/>
          <w:lang w:eastAsia="en-GB"/>
        </w:rPr>
      </w:pPr>
      <w:r w:rsidRPr="005D1A70">
        <w:rPr>
          <w:rFonts w:ascii="Segoe UI Light" w:eastAsia="Calibri" w:hAnsi="Segoe UI Light" w:cs="Segoe UI Light"/>
          <w:sz w:val="24"/>
          <w:szCs w:val="24"/>
          <w:lang w:eastAsia="en-GB"/>
        </w:rPr>
        <w:t>In this section, the process of testing the LCD-CNN model is explained, as it is divided into</w:t>
      </w:r>
      <w:r>
        <w:rPr>
          <w:rFonts w:ascii="Segoe UI Light" w:eastAsia="Calibri" w:hAnsi="Segoe UI Light" w:cs="Segoe UI Light"/>
          <w:sz w:val="24"/>
          <w:szCs w:val="24"/>
          <w:lang w:eastAsia="en-GB"/>
        </w:rPr>
        <w:t xml:space="preserve"> :</w:t>
      </w:r>
    </w:p>
    <w:p w14:paraId="2BF3CFE4" w14:textId="6D11F600" w:rsidR="009178EB" w:rsidRPr="00925BF7" w:rsidRDefault="009178EB" w:rsidP="009178EB">
      <w:pPr>
        <w:tabs>
          <w:tab w:val="left" w:pos="5325"/>
        </w:tabs>
        <w:spacing w:line="240" w:lineRule="auto"/>
        <w:jc w:val="both"/>
        <w:rPr>
          <w:rFonts w:ascii="Segoe UI Light" w:hAnsi="Segoe UI Light" w:cs="Segoe UI Light"/>
          <w:sz w:val="40"/>
          <w:szCs w:val="40"/>
        </w:rPr>
      </w:pPr>
      <w:r w:rsidRPr="00925BF7">
        <w:rPr>
          <w:rFonts w:ascii="Segoe UI Light" w:hAnsi="Segoe UI Light" w:cs="Segoe UI Light"/>
          <w:sz w:val="40"/>
          <w:szCs w:val="40"/>
        </w:rPr>
        <w:t xml:space="preserve">6. </w:t>
      </w:r>
      <w:r w:rsidR="00925BF7" w:rsidRPr="00925BF7">
        <w:rPr>
          <w:rFonts w:ascii="Segoe UI Light" w:hAnsi="Segoe UI Light" w:cs="Segoe UI Light"/>
          <w:sz w:val="40"/>
          <w:szCs w:val="40"/>
        </w:rPr>
        <w:t>2. 1</w:t>
      </w:r>
      <w:r w:rsidRPr="00925BF7">
        <w:rPr>
          <w:rFonts w:ascii="Segoe UI Light" w:hAnsi="Segoe UI Light" w:cs="Segoe UI Light"/>
          <w:sz w:val="40"/>
          <w:szCs w:val="40"/>
        </w:rPr>
        <w:t xml:space="preserve">) </w:t>
      </w:r>
      <w:r w:rsidR="00852AEB" w:rsidRPr="00925BF7">
        <w:rPr>
          <w:rFonts w:ascii="Segoe UI Light" w:hAnsi="Segoe UI Light" w:cs="Segoe UI Light"/>
          <w:sz w:val="40"/>
          <w:szCs w:val="40"/>
        </w:rPr>
        <w:t xml:space="preserve">White </w:t>
      </w:r>
      <w:r w:rsidR="006E24BA" w:rsidRPr="00925BF7">
        <w:rPr>
          <w:rFonts w:ascii="Segoe UI Light" w:hAnsi="Segoe UI Light" w:cs="Segoe UI Light"/>
          <w:sz w:val="40"/>
          <w:szCs w:val="40"/>
        </w:rPr>
        <w:t>t</w:t>
      </w:r>
      <w:r w:rsidRPr="00925BF7">
        <w:rPr>
          <w:rFonts w:ascii="Segoe UI Light" w:hAnsi="Segoe UI Light" w:cs="Segoe UI Light"/>
          <w:sz w:val="40"/>
          <w:szCs w:val="40"/>
        </w:rPr>
        <w:t>esting :</w:t>
      </w:r>
    </w:p>
    <w:p w14:paraId="529C6BE5" w14:textId="32B43C31" w:rsidR="006E24BA"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focuses on validating the constituent units of the built model, and as mentioned in the Execution chapter (</w:t>
      </w:r>
      <w:r w:rsidR="00CA1483">
        <w:rPr>
          <w:rFonts w:ascii="Segoe UI Light" w:eastAsia="Calibri" w:hAnsi="Segoe UI Light" w:cs="Segoe UI Light"/>
          <w:sz w:val="24"/>
          <w:szCs w:val="24"/>
          <w:lang w:eastAsia="en-GB"/>
        </w:rPr>
        <w:t>5.2</w:t>
      </w:r>
      <w:r w:rsidRPr="006E24BA">
        <w:rPr>
          <w:rFonts w:ascii="Segoe UI Light" w:eastAsia="Calibri" w:hAnsi="Segoe UI Light" w:cs="Segoe UI Light"/>
          <w:sz w:val="24"/>
          <w:szCs w:val="24"/>
          <w:lang w:eastAsia="en-GB"/>
        </w:rPr>
        <w:t>), the model is divided into seven modules: the library calling module, the model initialization module, the convolutional module, the Max Pooling module, the Flatten module, and then the communication module Completely nodes and then assembly, it is this unit that constitutes the white box test</w:t>
      </w:r>
      <w:r>
        <w:rPr>
          <w:rFonts w:ascii="Segoe UI Light" w:eastAsia="Calibri" w:hAnsi="Segoe UI Light" w:cs="Segoe UI Light"/>
          <w:sz w:val="24"/>
          <w:szCs w:val="24"/>
          <w:lang w:eastAsia="en-GB"/>
        </w:rPr>
        <w:t>.</w:t>
      </w:r>
    </w:p>
    <w:p w14:paraId="7CF64CE9" w14:textId="25803C58" w:rsidR="007A1EEF"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is a white box oriented test. First of all, the interface of the module is tested to ensure that information flows correctly in and out of the program even under test. Then the local data structure is tested to ensure that the cached data maintains its integrity during all execution steps. Boundary conditions are tested to ensure that the unit operates correctly at the limits set to restrict or limit processing. All independent paths are exercised through the control structure to ensure that all statements in the module have been executed at least once. Finally, if any errors are found, they are immediately corrected and the unit is tested again.</w:t>
      </w:r>
    </w:p>
    <w:p w14:paraId="4397C9F8" w14:textId="2D21B70E" w:rsidR="00154C2E" w:rsidRDefault="00154C2E" w:rsidP="007A1EEF">
      <w:pPr>
        <w:tabs>
          <w:tab w:val="left" w:pos="5325"/>
        </w:tabs>
        <w:jc w:val="both"/>
        <w:rPr>
          <w:rFonts w:ascii="Segoe UI Light" w:eastAsia="Calibri" w:hAnsi="Segoe UI Light" w:cs="Segoe UI Light"/>
          <w:sz w:val="24"/>
          <w:szCs w:val="24"/>
          <w:lang w:eastAsia="en-GB"/>
        </w:rPr>
      </w:pPr>
      <w:r w:rsidRPr="00154C2E">
        <w:rPr>
          <w:rFonts w:ascii="Segoe UI Light" w:eastAsia="Calibri" w:hAnsi="Segoe UI Light" w:cs="Segoe UI Light"/>
          <w:sz w:val="24"/>
          <w:szCs w:val="24"/>
          <w:lang w:eastAsia="en-GB"/>
        </w:rPr>
        <w:t>That is, there are no syntax errors in LCD-CNN</w:t>
      </w:r>
    </w:p>
    <w:p w14:paraId="01F6079B" w14:textId="52C874D3" w:rsidR="00C363DB" w:rsidRPr="00C24A67" w:rsidRDefault="00C363DB" w:rsidP="00C363DB">
      <w:pPr>
        <w:tabs>
          <w:tab w:val="left" w:pos="5325"/>
        </w:tabs>
        <w:spacing w:line="240" w:lineRule="auto"/>
        <w:jc w:val="both"/>
        <w:rPr>
          <w:rFonts w:ascii="Segoe UI Light" w:hAnsi="Segoe UI Light" w:cs="Segoe UI Light"/>
          <w:sz w:val="40"/>
          <w:szCs w:val="40"/>
        </w:rPr>
      </w:pPr>
      <w:r w:rsidRPr="00C24A67">
        <w:rPr>
          <w:rFonts w:ascii="Segoe UI Light" w:hAnsi="Segoe UI Light" w:cs="Segoe UI Light"/>
          <w:sz w:val="40"/>
          <w:szCs w:val="40"/>
        </w:rPr>
        <w:t xml:space="preserve">6. </w:t>
      </w:r>
      <w:r w:rsidR="00C24A67" w:rsidRPr="00C24A67">
        <w:rPr>
          <w:rFonts w:ascii="Segoe UI Light" w:hAnsi="Segoe UI Light" w:cs="Segoe UI Light"/>
          <w:sz w:val="40"/>
          <w:szCs w:val="40"/>
        </w:rPr>
        <w:t>2. 2</w:t>
      </w:r>
      <w:r w:rsidRPr="00C24A67">
        <w:rPr>
          <w:rFonts w:ascii="Segoe UI Light" w:hAnsi="Segoe UI Light" w:cs="Segoe UI Light"/>
          <w:sz w:val="40"/>
          <w:szCs w:val="40"/>
        </w:rPr>
        <w:t>) Black testing :</w:t>
      </w:r>
    </w:p>
    <w:p w14:paraId="01785F8B" w14:textId="47D16FCC" w:rsidR="00C363DB" w:rsidRPr="007A1EEF" w:rsidRDefault="00DA0168" w:rsidP="007A1EEF">
      <w:pPr>
        <w:tabs>
          <w:tab w:val="left" w:pos="5325"/>
        </w:tabs>
        <w:jc w:val="both"/>
        <w:rPr>
          <w:rFonts w:ascii="Segoe UI Light" w:eastAsia="Calibri" w:hAnsi="Segoe UI Light" w:cs="Segoe UI Light"/>
          <w:sz w:val="24"/>
          <w:szCs w:val="24"/>
          <w:lang w:eastAsia="en-GB"/>
        </w:rPr>
      </w:pPr>
      <w:r w:rsidRPr="00DA0168">
        <w:rPr>
          <w:rFonts w:ascii="Segoe UI Light" w:eastAsia="Calibri" w:hAnsi="Segoe UI Light" w:cs="Segoe UI Light"/>
          <w:sz w:val="24"/>
          <w:szCs w:val="24"/>
          <w:lang w:eastAsia="en-GB"/>
        </w:rPr>
        <w:t>The black box test is where a group of pictures of patients with cancer and normal is entered, and the output of the model is according to the picture that was entered into the form. Semantic errors, but if the entered image is a cancer patient and the output is a normal image or vice versa, there will be semantic errors, in the LCD-CNN model there are no semantic errors.</w:t>
      </w:r>
    </w:p>
    <w:p w14:paraId="2F51F97F" w14:textId="5CB52652" w:rsidR="000F23B8"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lastRenderedPageBreak/>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ED07F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5F04A0ED" w14:textId="1C2F3570" w:rsidR="007B7905" w:rsidRPr="00770779" w:rsidRDefault="00770779" w:rsidP="007B7905">
      <w:pPr>
        <w:tabs>
          <w:tab w:val="left" w:pos="5325"/>
        </w:tabs>
        <w:spacing w:line="240" w:lineRule="auto"/>
        <w:jc w:val="both"/>
        <w:rPr>
          <w:rFonts w:ascii="Segoe UI Light" w:eastAsia="Calibri" w:hAnsi="Segoe UI Light" w:cs="Segoe UI Light"/>
          <w:sz w:val="24"/>
          <w:szCs w:val="24"/>
          <w:lang w:eastAsia="en-GB"/>
        </w:rPr>
      </w:pPr>
      <w:r w:rsidRPr="00770779">
        <w:rPr>
          <w:rFonts w:ascii="Segoe UI Light" w:eastAsia="Calibri" w:hAnsi="Segoe UI Light" w:cs="Segoe UI Light"/>
          <w:sz w:val="24"/>
          <w:szCs w:val="24"/>
          <w:lang w:eastAsia="en-GB"/>
        </w:rPr>
        <w:t>In this section, the process of measuring the accuracy of the LCD-CNN model is explained, as it is measured in two ways:</w:t>
      </w:r>
    </w:p>
    <w:p w14:paraId="40441E6D" w14:textId="3DBEF750" w:rsidR="00BE2196" w:rsidRPr="00BE2196" w:rsidRDefault="00BE2196" w:rsidP="007A742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1</w:t>
      </w:r>
      <w:r w:rsidRPr="00BE2196">
        <w:rPr>
          <w:rFonts w:ascii="Segoe UI Light" w:hAnsi="Segoe UI Light" w:cs="Segoe UI Light"/>
          <w:sz w:val="40"/>
          <w:szCs w:val="40"/>
        </w:rPr>
        <w:t xml:space="preserve">) </w:t>
      </w:r>
      <w:r w:rsidR="005B7072">
        <w:rPr>
          <w:rFonts w:ascii="Segoe UI Light" w:hAnsi="Segoe UI Light" w:cs="Segoe UI Light"/>
          <w:sz w:val="40"/>
          <w:szCs w:val="40"/>
        </w:rPr>
        <w:t>Coding</w:t>
      </w:r>
      <w:r w:rsidRPr="00BE2196">
        <w:rPr>
          <w:rFonts w:ascii="Segoe UI Light" w:hAnsi="Segoe UI Light" w:cs="Segoe UI Light"/>
          <w:sz w:val="40"/>
          <w:szCs w:val="40"/>
        </w:rPr>
        <w:t xml:space="preserve"> :</w:t>
      </w:r>
    </w:p>
    <w:p w14:paraId="3811F371" w14:textId="54166E8F" w:rsidR="004B61F9" w:rsidRDefault="004B61F9" w:rsidP="00BE2196">
      <w:pPr>
        <w:tabs>
          <w:tab w:val="left" w:pos="5325"/>
        </w:tabs>
        <w:spacing w:line="240" w:lineRule="auto"/>
        <w:jc w:val="both"/>
        <w:rPr>
          <w:rFonts w:ascii="Segoe UI Light" w:hAnsi="Segoe UI Light" w:cs="Segoe UI Light"/>
          <w:sz w:val="40"/>
          <w:szCs w:val="40"/>
        </w:rPr>
      </w:pPr>
      <w:r>
        <w:rPr>
          <w:rFonts w:ascii="Segoe UI Light" w:hAnsi="Segoe UI Light" w:cs="Segoe UI Light"/>
          <w:noProof/>
          <w:sz w:val="24"/>
          <w:szCs w:val="24"/>
        </w:rPr>
        <mc:AlternateContent>
          <mc:Choice Requires="wps">
            <w:drawing>
              <wp:anchor distT="0" distB="0" distL="114300" distR="114300" simplePos="0" relativeHeight="251682816" behindDoc="0" locked="0" layoutInCell="1" allowOverlap="1" wp14:anchorId="42F5CC4C" wp14:editId="36D55F35">
                <wp:simplePos x="0" y="0"/>
                <wp:positionH relativeFrom="margin">
                  <wp:align>right</wp:align>
                </wp:positionH>
                <wp:positionV relativeFrom="paragraph">
                  <wp:posOffset>710566</wp:posOffset>
                </wp:positionV>
                <wp:extent cx="5648325" cy="32385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5648325" cy="3238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DDD77F" id="Rectangle: Rounded Corners 7" o:spid="_x0000_s1026" style="position:absolute;left:0;text-align:left;margin-left:393.55pt;margin-top:55.95pt;width:444.75pt;height:25.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" filled="f" strokecolor="#bfbfbf [2412]" strokeweight="2pt">
                <w10:wrap anchorx="margin"/>
              </v:roundrect>
            </w:pict>
          </mc:Fallback>
        </mc:AlternateContent>
      </w:r>
      <w:r w:rsidRPr="004B61F9">
        <w:rPr>
          <w:rFonts w:ascii="Segoe UI Light" w:eastAsia="Calibri" w:hAnsi="Segoe UI Light" w:cs="Segoe UI Light"/>
          <w:sz w:val="24"/>
          <w:szCs w:val="24"/>
          <w:lang w:eastAsia="en-GB"/>
        </w:rPr>
        <w:t xml:space="preserve">In the process of calculating the accuracy, the technique called metrics = ["accuracy"], which depends on the confusion matrix, calculated the accuracy of the LCD-CNN model, and the resulting accuracy was 98% </w:t>
      </w:r>
    </w:p>
    <w:p w14:paraId="74660D0A" w14:textId="20A4AF29" w:rsidR="004B61F9" w:rsidRDefault="004B61F9" w:rsidP="00BE2196">
      <w:pPr>
        <w:tabs>
          <w:tab w:val="left" w:pos="5325"/>
        </w:tabs>
        <w:spacing w:line="240" w:lineRule="auto"/>
        <w:jc w:val="both"/>
        <w:rPr>
          <w:rFonts w:ascii="Segoe UI Light" w:eastAsia="Calibri" w:hAnsi="Segoe UI Light" w:cs="Segoe UI Light"/>
          <w:sz w:val="24"/>
          <w:szCs w:val="24"/>
          <w:lang w:eastAsia="en-GB"/>
        </w:rPr>
      </w:pPr>
      <w:r w:rsidRPr="004B61F9">
        <w:rPr>
          <w:rFonts w:ascii="Segoe UI Light" w:eastAsia="Calibri" w:hAnsi="Segoe UI Light" w:cs="Segoe UI Light"/>
          <w:sz w:val="24"/>
          <w:szCs w:val="24"/>
          <w:lang w:eastAsia="en-GB"/>
        </w:rPr>
        <w:t>model.compile(optimizer="adam", loss="binary_crossentropy", metrics=["accuracy"])</w:t>
      </w:r>
    </w:p>
    <w:p w14:paraId="68E0697F" w14:textId="77777777" w:rsidR="004B61F9" w:rsidRPr="004B61F9" w:rsidRDefault="004B61F9" w:rsidP="00BE2196">
      <w:pPr>
        <w:tabs>
          <w:tab w:val="left" w:pos="5325"/>
        </w:tabs>
        <w:spacing w:line="240" w:lineRule="auto"/>
        <w:jc w:val="both"/>
        <w:rPr>
          <w:rFonts w:ascii="Segoe UI Light" w:eastAsia="Calibri" w:hAnsi="Segoe UI Light" w:cs="Segoe UI Light"/>
          <w:sz w:val="24"/>
          <w:szCs w:val="24"/>
          <w:lang w:eastAsia="en-GB"/>
        </w:rPr>
      </w:pPr>
    </w:p>
    <w:p w14:paraId="1B727DC0" w14:textId="00FB3566" w:rsidR="00D11057" w:rsidRPr="005B20EF" w:rsidRDefault="007D58C1" w:rsidP="00596DBC">
      <w:pPr>
        <w:rPr>
          <w:rFonts w:ascii="Segoe UI Light" w:eastAsia="Calibri" w:hAnsi="Segoe UI Light" w:cs="Segoe UI Light"/>
          <w:sz w:val="24"/>
          <w:szCs w:val="24"/>
          <w:rtl/>
          <w:lang w:eastAsia="en-GB"/>
        </w:rPr>
      </w:pPr>
      <w:r w:rsidRPr="005B20EF">
        <w:rPr>
          <w:rFonts w:ascii="Segoe UI Light" w:eastAsia="Calibri" w:hAnsi="Segoe UI Light" w:cs="Segoe UI Light"/>
          <w:sz w:val="24"/>
          <w:szCs w:val="24"/>
          <w:lang w:eastAsia="en-GB"/>
        </w:rPr>
        <w:t>Table (6.3)</w:t>
      </w:r>
      <w:r w:rsidR="00577359">
        <w:rPr>
          <w:rFonts w:ascii="Segoe UI Light" w:eastAsia="Calibri" w:hAnsi="Segoe UI Light" w:cs="Segoe UI Light"/>
          <w:sz w:val="24"/>
          <w:szCs w:val="24"/>
          <w:lang w:eastAsia="en-GB"/>
        </w:rPr>
        <w:t xml:space="preserve"> :</w:t>
      </w:r>
      <w:r w:rsidRPr="005B20EF">
        <w:rPr>
          <w:rFonts w:ascii="Segoe UI Light" w:eastAsia="Calibri" w:hAnsi="Segoe UI Light" w:cs="Segoe UI Light"/>
          <w:sz w:val="24"/>
          <w:szCs w:val="24"/>
          <w:lang w:eastAsia="en-GB"/>
        </w:rPr>
        <w:t xml:space="preserve"> </w:t>
      </w:r>
      <w:bookmarkStart w:id="23" w:name="_Hlk111395301"/>
      <w:r w:rsidR="00AF41EF">
        <w:rPr>
          <w:rFonts w:ascii="Segoe UI Light" w:eastAsia="Calibri" w:hAnsi="Segoe UI Light" w:cs="Segoe UI Light"/>
          <w:sz w:val="24"/>
          <w:szCs w:val="24"/>
          <w:lang w:eastAsia="en-GB"/>
        </w:rPr>
        <w:t>R</w:t>
      </w:r>
      <w:r w:rsidR="00AF41EF" w:rsidRPr="00AF41EF">
        <w:rPr>
          <w:rFonts w:ascii="Segoe UI Light" w:eastAsia="Calibri" w:hAnsi="Segoe UI Light" w:cs="Segoe UI Light"/>
          <w:sz w:val="24"/>
          <w:szCs w:val="24"/>
          <w:lang w:eastAsia="en-GB"/>
        </w:rPr>
        <w:t>epresents the accuracy of the models</w:t>
      </w:r>
      <w:bookmarkEnd w:id="23"/>
      <w:r w:rsidR="00577359">
        <w:rPr>
          <w:rFonts w:ascii="Segoe UI Light" w:eastAsia="Calibri" w:hAnsi="Segoe UI Light" w:cs="Segoe UI Light"/>
          <w:sz w:val="24"/>
          <w:szCs w:val="24"/>
          <w:lang w:eastAsia="en-GB"/>
        </w:rPr>
        <w:t xml:space="preserve"> .</w:t>
      </w:r>
    </w:p>
    <w:tbl>
      <w:tblPr>
        <w:tblStyle w:val="GridTable4-Accent1"/>
        <w:tblW w:w="0" w:type="auto"/>
        <w:tblLook w:val="04A0" w:firstRow="1" w:lastRow="0" w:firstColumn="1" w:lastColumn="0" w:noHBand="0" w:noVBand="1"/>
      </w:tblPr>
      <w:tblGrid>
        <w:gridCol w:w="704"/>
        <w:gridCol w:w="5954"/>
        <w:gridCol w:w="2074"/>
      </w:tblGrid>
      <w:tr w:rsidR="00D23BF5" w14:paraId="56D7AD85" w14:textId="77777777" w:rsidTr="005B20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single" w:sz="4" w:space="0" w:color="FFFFFF" w:themeColor="background1"/>
            </w:tcBorders>
            <w:vAlign w:val="center"/>
          </w:tcPr>
          <w:p w14:paraId="23B5BC21" w14:textId="57CD4D5A" w:rsidR="00D23BF5" w:rsidRPr="005B20EF" w:rsidRDefault="00D23BF5" w:rsidP="00790B35">
            <w:pPr>
              <w:spacing w:line="360" w:lineRule="auto"/>
              <w:jc w:val="center"/>
              <w:rPr>
                <w:rFonts w:ascii="Segoe UI Light" w:eastAsia="Calibri" w:hAnsi="Segoe UI Light" w:cs="Segoe UI Light"/>
                <w:sz w:val="24"/>
                <w:szCs w:val="24"/>
                <w:lang w:eastAsia="en-GB"/>
              </w:rPr>
            </w:pPr>
            <w:r w:rsidRPr="005B20EF">
              <w:rPr>
                <w:rFonts w:ascii="Segoe UI Light" w:eastAsia="Calibri" w:hAnsi="Segoe UI Light" w:cs="Segoe UI Light"/>
                <w:sz w:val="24"/>
                <w:szCs w:val="24"/>
                <w:lang w:eastAsia="en-GB"/>
              </w:rPr>
              <w:t>ID</w:t>
            </w:r>
          </w:p>
        </w:tc>
        <w:tc>
          <w:tcPr>
            <w:tcW w:w="5954" w:type="dxa"/>
            <w:tcBorders>
              <w:right w:val="single" w:sz="4" w:space="0" w:color="FFFFFF" w:themeColor="background1"/>
            </w:tcBorders>
            <w:vAlign w:val="center"/>
          </w:tcPr>
          <w:p w14:paraId="366FD644" w14:textId="04123510" w:rsidR="00D23BF5" w:rsidRPr="005B20EF" w:rsidRDefault="009F5353"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A</w:t>
            </w:r>
            <w:r w:rsidRPr="009F5353">
              <w:rPr>
                <w:rFonts w:ascii="Segoe UI Light" w:eastAsia="Calibri" w:hAnsi="Segoe UI Light" w:cs="Segoe UI Light"/>
                <w:sz w:val="24"/>
                <w:szCs w:val="24"/>
                <w:lang w:eastAsia="en-GB"/>
              </w:rPr>
              <w:t>lgorithm</w:t>
            </w:r>
          </w:p>
        </w:tc>
        <w:tc>
          <w:tcPr>
            <w:tcW w:w="2074" w:type="dxa"/>
            <w:tcBorders>
              <w:left w:val="single" w:sz="4" w:space="0" w:color="FFFFFF" w:themeColor="background1"/>
            </w:tcBorders>
            <w:vAlign w:val="center"/>
          </w:tcPr>
          <w:p w14:paraId="7B7BC8EA" w14:textId="3F168125" w:rsidR="00D23BF5" w:rsidRPr="005B20EF" w:rsidRDefault="00D23BF5"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sidRPr="005B20EF">
              <w:rPr>
                <w:rFonts w:ascii="Segoe UI Light" w:eastAsia="Calibri" w:hAnsi="Segoe UI Light" w:cs="Segoe UI Light"/>
                <w:sz w:val="24"/>
                <w:szCs w:val="24"/>
                <w:lang w:eastAsia="en-GB"/>
              </w:rPr>
              <w:t>Accuracy</w:t>
            </w:r>
          </w:p>
        </w:tc>
      </w:tr>
      <w:tr w:rsidR="00DB0D87" w14:paraId="2C5D93E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973A90B" w14:textId="53CD9364" w:rsidR="00DB0D87" w:rsidRDefault="00DB0D87" w:rsidP="00790B35">
            <w:pPr>
              <w:spacing w:line="360" w:lineRule="auto"/>
              <w:jc w:val="center"/>
            </w:pPr>
            <w:r>
              <w:t>[</w:t>
            </w:r>
            <w:r w:rsidRPr="007C66D4">
              <w:rPr>
                <w:rStyle w:val="Hyperlink"/>
              </w:rPr>
              <w:t>1</w:t>
            </w:r>
            <w:r>
              <w:t>]</w:t>
            </w:r>
          </w:p>
        </w:tc>
        <w:tc>
          <w:tcPr>
            <w:tcW w:w="5954" w:type="dxa"/>
          </w:tcPr>
          <w:p w14:paraId="2B28B28A" w14:textId="52F5D0F3"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Approach</w:t>
            </w:r>
          </w:p>
        </w:tc>
        <w:tc>
          <w:tcPr>
            <w:tcW w:w="2074" w:type="dxa"/>
            <w:vAlign w:val="center"/>
          </w:tcPr>
          <w:p w14:paraId="53562F33" w14:textId="4D924E7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74.43 %</w:t>
            </w:r>
          </w:p>
        </w:tc>
      </w:tr>
      <w:tr w:rsidR="00DB0D87" w14:paraId="762F2954"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76EC3BF4" w14:textId="562ADC91" w:rsidR="00DB0D87" w:rsidRDefault="00DB0D87" w:rsidP="00790B35">
            <w:pPr>
              <w:spacing w:line="360" w:lineRule="auto"/>
              <w:jc w:val="center"/>
            </w:pPr>
            <w:r>
              <w:t>[</w:t>
            </w:r>
            <w:r>
              <w:rPr>
                <w:rStyle w:val="Hyperlink"/>
              </w:rPr>
              <w:t>2</w:t>
            </w:r>
            <w:r>
              <w:t>]</w:t>
            </w:r>
          </w:p>
        </w:tc>
        <w:tc>
          <w:tcPr>
            <w:tcW w:w="5954" w:type="dxa"/>
          </w:tcPr>
          <w:p w14:paraId="1D00506D" w14:textId="7CAA1B67"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btraction method between two serial mass chest radiographs is proposed.</w:t>
            </w:r>
          </w:p>
        </w:tc>
        <w:tc>
          <w:tcPr>
            <w:tcW w:w="2074" w:type="dxa"/>
            <w:vAlign w:val="center"/>
          </w:tcPr>
          <w:p w14:paraId="301A25F6" w14:textId="3C8DA7DF"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1 %</w:t>
            </w:r>
          </w:p>
        </w:tc>
      </w:tr>
      <w:tr w:rsidR="00DB0D87" w14:paraId="4DACFF8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324D864" w14:textId="792252F7" w:rsidR="00DB0D87" w:rsidRDefault="00DB0D87" w:rsidP="00790B35">
            <w:pPr>
              <w:spacing w:line="360" w:lineRule="auto"/>
              <w:jc w:val="center"/>
            </w:pPr>
            <w:r>
              <w:t>[</w:t>
            </w:r>
            <w:r>
              <w:rPr>
                <w:rStyle w:val="Hyperlink"/>
              </w:rPr>
              <w:t>3</w:t>
            </w:r>
            <w:r>
              <w:t>]</w:t>
            </w:r>
          </w:p>
        </w:tc>
        <w:tc>
          <w:tcPr>
            <w:tcW w:w="5954" w:type="dxa"/>
          </w:tcPr>
          <w:p w14:paraId="0A5168FD" w14:textId="161C5C94"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w:t>
            </w:r>
          </w:p>
        </w:tc>
        <w:tc>
          <w:tcPr>
            <w:tcW w:w="2074" w:type="dxa"/>
            <w:vAlign w:val="center"/>
          </w:tcPr>
          <w:p w14:paraId="703573EB" w14:textId="0348376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 %</w:t>
            </w:r>
          </w:p>
        </w:tc>
      </w:tr>
      <w:tr w:rsidR="00DB0D87" w14:paraId="637A1F1B"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0648DC9A" w14:textId="5DED79A3" w:rsidR="00DB0D87" w:rsidRDefault="00DB0D87" w:rsidP="00790B35">
            <w:pPr>
              <w:spacing w:line="360" w:lineRule="auto"/>
              <w:jc w:val="center"/>
            </w:pPr>
            <w:r>
              <w:t>[</w:t>
            </w:r>
            <w:r>
              <w:rPr>
                <w:rStyle w:val="Hyperlink"/>
              </w:rPr>
              <w:t>4</w:t>
            </w:r>
            <w:r>
              <w:t>]</w:t>
            </w:r>
          </w:p>
        </w:tc>
        <w:tc>
          <w:tcPr>
            <w:tcW w:w="5954" w:type="dxa"/>
          </w:tcPr>
          <w:p w14:paraId="00D47D66" w14:textId="0DA410C9"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using deep learning-based surface-enhanced Raman spectroscopy (SERS) of the exosomes.</w:t>
            </w:r>
          </w:p>
        </w:tc>
        <w:tc>
          <w:tcPr>
            <w:tcW w:w="2074" w:type="dxa"/>
            <w:vAlign w:val="center"/>
          </w:tcPr>
          <w:p w14:paraId="72DB55DE" w14:textId="0483433E"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14:paraId="3B9E33A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615D316" w14:textId="6325883D" w:rsidR="00DB0D87" w:rsidRDefault="00DB0D87" w:rsidP="00790B35">
            <w:pPr>
              <w:spacing w:line="360" w:lineRule="auto"/>
              <w:jc w:val="center"/>
            </w:pPr>
            <w:r>
              <w:t>[</w:t>
            </w:r>
            <w:r>
              <w:rPr>
                <w:rStyle w:val="Hyperlink"/>
              </w:rPr>
              <w:t>5</w:t>
            </w:r>
            <w:r>
              <w:t>]</w:t>
            </w:r>
          </w:p>
        </w:tc>
        <w:tc>
          <w:tcPr>
            <w:tcW w:w="5954" w:type="dxa"/>
          </w:tcPr>
          <w:p w14:paraId="5F08451E" w14:textId="004A3947" w:rsidR="00DB0D87" w:rsidRPr="00DB0D87" w:rsidRDefault="001A3E4D"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 (ANN)</w:t>
            </w:r>
          </w:p>
        </w:tc>
        <w:tc>
          <w:tcPr>
            <w:tcW w:w="2074" w:type="dxa"/>
            <w:vAlign w:val="center"/>
          </w:tcPr>
          <w:p w14:paraId="5B5088D5" w14:textId="3AB7518E"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 %</w:t>
            </w:r>
          </w:p>
        </w:tc>
      </w:tr>
      <w:tr w:rsidR="00DB0D87" w14:paraId="1462CF23"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44AE8D5B" w14:textId="7B97900C" w:rsidR="00DB0D87" w:rsidRDefault="00DB0D87" w:rsidP="00790B35">
            <w:pPr>
              <w:spacing w:line="360" w:lineRule="auto"/>
              <w:jc w:val="center"/>
            </w:pPr>
            <w:r>
              <w:t>[</w:t>
            </w:r>
            <w:r>
              <w:rPr>
                <w:rStyle w:val="Hyperlink"/>
              </w:rPr>
              <w:t>6</w:t>
            </w:r>
            <w:r>
              <w:t>]</w:t>
            </w:r>
          </w:p>
        </w:tc>
        <w:tc>
          <w:tcPr>
            <w:tcW w:w="5954" w:type="dxa"/>
          </w:tcPr>
          <w:p w14:paraId="3F30C3E5" w14:textId="5C5C469D" w:rsidR="00DB0D87" w:rsidRPr="00DB0D87" w:rsidRDefault="001A3E4D"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w:t>
            </w:r>
          </w:p>
        </w:tc>
        <w:tc>
          <w:tcPr>
            <w:tcW w:w="2074" w:type="dxa"/>
            <w:vAlign w:val="center"/>
          </w:tcPr>
          <w:p w14:paraId="4CD7F870" w14:textId="1DD5DD56"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2.61 %</w:t>
            </w:r>
          </w:p>
        </w:tc>
      </w:tr>
      <w:tr w:rsidR="00DB0D87" w14:paraId="7A137FFF"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5F8473ED" w14:textId="180FA51B" w:rsidR="00DB0D87" w:rsidRDefault="00DB0D87" w:rsidP="00790B35">
            <w:pPr>
              <w:spacing w:line="360" w:lineRule="auto"/>
              <w:jc w:val="center"/>
            </w:pPr>
            <w:r>
              <w:t>[</w:t>
            </w:r>
            <w:r>
              <w:rPr>
                <w:rStyle w:val="Hyperlink"/>
              </w:rPr>
              <w:t>7</w:t>
            </w:r>
            <w:r>
              <w:t>]</w:t>
            </w:r>
          </w:p>
        </w:tc>
        <w:tc>
          <w:tcPr>
            <w:tcW w:w="5954" w:type="dxa"/>
          </w:tcPr>
          <w:p w14:paraId="2DB11B27" w14:textId="25B3559F"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pport vector machine (SVM</w:t>
            </w:r>
            <w:r w:rsidR="00C13A2D">
              <w:rPr>
                <w:rFonts w:ascii="Segoe UI Light" w:eastAsia="Calibri" w:hAnsi="Segoe UI Light" w:cs="Segoe UI Light"/>
                <w:lang w:eastAsia="en-GB"/>
              </w:rPr>
              <w:t>)</w:t>
            </w:r>
          </w:p>
        </w:tc>
        <w:tc>
          <w:tcPr>
            <w:tcW w:w="2074" w:type="dxa"/>
            <w:vAlign w:val="center"/>
          </w:tcPr>
          <w:p w14:paraId="7E6B6BCC" w14:textId="3D0D3D3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6 %</w:t>
            </w:r>
          </w:p>
        </w:tc>
      </w:tr>
      <w:tr w:rsidR="00DB0D87" w14:paraId="752AFD4D"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3EBAD9C2" w14:textId="3F1873EF" w:rsidR="00DB0D87" w:rsidRDefault="00DB0D87" w:rsidP="00790B35">
            <w:pPr>
              <w:spacing w:line="360" w:lineRule="auto"/>
              <w:jc w:val="center"/>
            </w:pPr>
            <w:r>
              <w:t>[</w:t>
            </w:r>
            <w:r>
              <w:rPr>
                <w:rStyle w:val="Hyperlink"/>
              </w:rPr>
              <w:t>8</w:t>
            </w:r>
            <w:r>
              <w:t>]</w:t>
            </w:r>
          </w:p>
        </w:tc>
        <w:tc>
          <w:tcPr>
            <w:tcW w:w="5954" w:type="dxa"/>
          </w:tcPr>
          <w:p w14:paraId="02BBA3AC" w14:textId="6851C086"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Lung cancer detection using biomarkers</w:t>
            </w:r>
          </w:p>
        </w:tc>
        <w:tc>
          <w:tcPr>
            <w:tcW w:w="2074" w:type="dxa"/>
            <w:vAlign w:val="center"/>
          </w:tcPr>
          <w:p w14:paraId="73829F6D" w14:textId="3098E111"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5 %</w:t>
            </w:r>
          </w:p>
        </w:tc>
      </w:tr>
      <w:tr w:rsidR="00DB0D87" w14:paraId="64F5E9E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48E6B8E5" w14:textId="68CA896A" w:rsidR="00DB0D87" w:rsidRDefault="00DB0D87" w:rsidP="00790B35">
            <w:pPr>
              <w:spacing w:line="360" w:lineRule="auto"/>
              <w:jc w:val="center"/>
            </w:pPr>
            <w:r>
              <w:t>[</w:t>
            </w:r>
            <w:r>
              <w:rPr>
                <w:rStyle w:val="Hyperlink"/>
              </w:rPr>
              <w:t>9</w:t>
            </w:r>
            <w:r>
              <w:t>]</w:t>
            </w:r>
          </w:p>
        </w:tc>
        <w:tc>
          <w:tcPr>
            <w:tcW w:w="5954" w:type="dxa"/>
          </w:tcPr>
          <w:p w14:paraId="75B5FC90" w14:textId="2353C66C"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ANN</w:t>
            </w:r>
          </w:p>
        </w:tc>
        <w:tc>
          <w:tcPr>
            <w:tcW w:w="2074" w:type="dxa"/>
            <w:vAlign w:val="center"/>
          </w:tcPr>
          <w:p w14:paraId="61A729A8" w14:textId="73FF252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rsidRPr="00A72840" w14:paraId="7B2FED2A" w14:textId="77777777" w:rsidTr="005B20EF">
        <w:tc>
          <w:tcPr>
            <w:cnfStyle w:val="001000000000" w:firstRow="0" w:lastRow="0" w:firstColumn="1" w:lastColumn="0" w:oddVBand="0" w:evenVBand="0" w:oddHBand="0" w:evenHBand="0" w:firstRowFirstColumn="0" w:firstRowLastColumn="0" w:lastRowFirstColumn="0" w:lastRowLastColumn="0"/>
            <w:tcW w:w="704" w:type="dxa"/>
            <w:vAlign w:val="center"/>
          </w:tcPr>
          <w:p w14:paraId="50397DF5" w14:textId="5EEDD569" w:rsidR="00DB0D87" w:rsidRPr="00A72840" w:rsidRDefault="00DB0D87" w:rsidP="00790B35">
            <w:pPr>
              <w:spacing w:line="360" w:lineRule="auto"/>
              <w:jc w:val="center"/>
            </w:pPr>
            <w:r w:rsidRPr="00A72840">
              <w:rPr>
                <w:rFonts w:ascii="Segoe UI Light" w:hAnsi="Segoe UI Light" w:cs="Segoe UI Light"/>
                <w:sz w:val="24"/>
                <w:szCs w:val="24"/>
              </w:rPr>
              <w:t>[</w:t>
            </w:r>
            <w:r w:rsidRPr="00A72840">
              <w:rPr>
                <w:rStyle w:val="Hyperlink"/>
              </w:rPr>
              <w:t>10</w:t>
            </w:r>
            <w:r w:rsidRPr="00A72840">
              <w:rPr>
                <w:rFonts w:ascii="Segoe UI Light" w:hAnsi="Segoe UI Light" w:cs="Segoe UI Light"/>
                <w:sz w:val="24"/>
                <w:szCs w:val="24"/>
              </w:rPr>
              <w:t>]</w:t>
            </w:r>
          </w:p>
        </w:tc>
        <w:tc>
          <w:tcPr>
            <w:tcW w:w="5954" w:type="dxa"/>
            <w:vAlign w:val="center"/>
          </w:tcPr>
          <w:p w14:paraId="48A1F1D3" w14:textId="00F7C563" w:rsidR="00DB0D87" w:rsidRPr="00DB0D8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A243D6">
              <w:rPr>
                <w:rFonts w:ascii="Segoe UI Light" w:eastAsia="Calibri" w:hAnsi="Segoe UI Light" w:cs="Segoe UI Light"/>
                <w:b/>
                <w:bCs/>
                <w:color w:val="FF0000"/>
                <w:lang w:eastAsia="en-GB"/>
              </w:rPr>
              <w:t>LCD – CNN Model</w:t>
            </w:r>
          </w:p>
        </w:tc>
        <w:tc>
          <w:tcPr>
            <w:tcW w:w="2074" w:type="dxa"/>
            <w:vAlign w:val="center"/>
          </w:tcPr>
          <w:p w14:paraId="07C712FB" w14:textId="1E427E60" w:rsidR="00DB0D87" w:rsidRPr="00A72840"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510789">
              <w:rPr>
                <w:rFonts w:ascii="Segoe UI Light" w:eastAsia="Calibri" w:hAnsi="Segoe UI Light" w:cs="Segoe UI Light"/>
                <w:b/>
                <w:bCs/>
                <w:color w:val="FF0000"/>
                <w:lang w:eastAsia="en-GB"/>
              </w:rPr>
              <w:t>98 %</w:t>
            </w:r>
          </w:p>
        </w:tc>
      </w:tr>
    </w:tbl>
    <w:p w14:paraId="30CE2D32" w14:textId="70A8A7C9" w:rsidR="00D11057" w:rsidRDefault="00D11057" w:rsidP="00596DBC"/>
    <w:p w14:paraId="33949B8E" w14:textId="77777777" w:rsidR="005D41BE" w:rsidRDefault="003A10F7" w:rsidP="005D41BE">
      <w:r>
        <w:rPr>
          <w:noProof/>
        </w:rPr>
        <w:lastRenderedPageBreak/>
        <w:drawing>
          <wp:inline distT="0" distB="0" distL="0" distR="0" wp14:anchorId="39243374" wp14:editId="2788F359">
            <wp:extent cx="5486400" cy="326707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AD98D53" w14:textId="03ACD9E7" w:rsidR="00C96E43" w:rsidRPr="00477AF8" w:rsidRDefault="00C96E43" w:rsidP="00C96E43">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Pr>
          <w:rFonts w:ascii="Segoe UI Light" w:eastAsia="Calibri" w:hAnsi="Segoe UI Light" w:cs="Segoe UI Light"/>
          <w:color w:val="000000" w:themeColor="text1"/>
          <w:sz w:val="24"/>
          <w:szCs w:val="24"/>
          <w:lang w:eastAsia="en-GB"/>
        </w:rPr>
        <w:t>6</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1</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w:t>
      </w:r>
      <w:r w:rsidR="00577359" w:rsidRPr="00577359">
        <w:rPr>
          <w:rFonts w:ascii="Segoe UI Light" w:eastAsia="Calibri" w:hAnsi="Segoe UI Light" w:cs="Segoe UI Light"/>
          <w:color w:val="000000" w:themeColor="text1"/>
          <w:sz w:val="24"/>
          <w:szCs w:val="24"/>
          <w:lang w:eastAsia="en-GB"/>
        </w:rPr>
        <w:t xml:space="preserve">Represents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A</w:t>
      </w:r>
      <w:r w:rsidR="00577359" w:rsidRPr="00577359">
        <w:rPr>
          <w:rFonts w:ascii="Segoe UI Light" w:eastAsia="Calibri" w:hAnsi="Segoe UI Light" w:cs="Segoe UI Light"/>
          <w:color w:val="000000" w:themeColor="text1"/>
          <w:sz w:val="24"/>
          <w:szCs w:val="24"/>
          <w:lang w:eastAsia="en-GB"/>
        </w:rPr>
        <w:t xml:space="preserve">ccuracy </w:t>
      </w:r>
      <w:r w:rsidR="006D0234">
        <w:rPr>
          <w:rFonts w:ascii="Segoe UI Light" w:eastAsia="Calibri" w:hAnsi="Segoe UI Light" w:cs="Segoe UI Light"/>
          <w:color w:val="000000" w:themeColor="text1"/>
          <w:sz w:val="24"/>
          <w:szCs w:val="24"/>
          <w:lang w:eastAsia="en-GB"/>
        </w:rPr>
        <w:t>O</w:t>
      </w:r>
      <w:r w:rsidR="00577359" w:rsidRPr="00577359">
        <w:rPr>
          <w:rFonts w:ascii="Segoe UI Light" w:eastAsia="Calibri" w:hAnsi="Segoe UI Light" w:cs="Segoe UI Light"/>
          <w:color w:val="000000" w:themeColor="text1"/>
          <w:sz w:val="24"/>
          <w:szCs w:val="24"/>
          <w:lang w:eastAsia="en-GB"/>
        </w:rPr>
        <w:t xml:space="preserve">f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M</w:t>
      </w:r>
      <w:r w:rsidR="00577359" w:rsidRPr="00577359">
        <w:rPr>
          <w:rFonts w:ascii="Segoe UI Light" w:eastAsia="Calibri" w:hAnsi="Segoe UI Light" w:cs="Segoe UI Light"/>
          <w:color w:val="000000" w:themeColor="text1"/>
          <w:sz w:val="24"/>
          <w:szCs w:val="24"/>
          <w:lang w:eastAsia="en-GB"/>
        </w:rPr>
        <w:t>odels</w:t>
      </w:r>
    </w:p>
    <w:p w14:paraId="371A8CD2" w14:textId="77777777" w:rsidR="00790B35" w:rsidRPr="00790B35" w:rsidRDefault="00790B35" w:rsidP="00790B35"/>
    <w:p w14:paraId="2A2C369E" w14:textId="174116F6" w:rsidR="00790B35" w:rsidRPr="00BE2196" w:rsidRDefault="00790B35" w:rsidP="00790B35">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2</w:t>
      </w:r>
      <w:r w:rsidRPr="00BE2196">
        <w:rPr>
          <w:rFonts w:ascii="Segoe UI Light" w:hAnsi="Segoe UI Light" w:cs="Segoe UI Light"/>
          <w:sz w:val="40"/>
          <w:szCs w:val="40"/>
        </w:rPr>
        <w:t xml:space="preserve">) </w:t>
      </w:r>
      <w:r>
        <w:rPr>
          <w:rFonts w:ascii="Segoe UI Light" w:hAnsi="Segoe UI Light" w:cs="Segoe UI Light"/>
          <w:sz w:val="40"/>
          <w:szCs w:val="40"/>
        </w:rPr>
        <w:t>M</w:t>
      </w:r>
      <w:r w:rsidRPr="00C54C9D">
        <w:rPr>
          <w:rFonts w:ascii="Segoe UI Light" w:hAnsi="Segoe UI Light" w:cs="Segoe UI Light"/>
          <w:sz w:val="40"/>
          <w:szCs w:val="40"/>
        </w:rPr>
        <w:t>anually</w:t>
      </w:r>
      <w:r w:rsidRPr="00BE2196">
        <w:rPr>
          <w:rFonts w:ascii="Segoe UI Light" w:hAnsi="Segoe UI Light" w:cs="Segoe UI Light"/>
          <w:sz w:val="40"/>
          <w:szCs w:val="40"/>
        </w:rPr>
        <w:t>:</w:t>
      </w:r>
    </w:p>
    <w:p w14:paraId="7D38175F"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5E1B80">
        <w:rPr>
          <w:rFonts w:ascii="Segoe UI Light" w:eastAsia="Calibri" w:hAnsi="Segoe UI Light" w:cs="Segoe UI Light"/>
          <w:sz w:val="24"/>
          <w:szCs w:val="24"/>
          <w:lang w:eastAsia="en-GB"/>
        </w:rPr>
        <w:t xml:space="preserve">In the table the Pattern of the Confusion Matrix and its parts on which the calculation of accuracy depends. </w:t>
      </w:r>
    </w:p>
    <w:p w14:paraId="6BE59EC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Pr="00520F8A">
        <w:rPr>
          <w:rFonts w:ascii="Segoe UI Light" w:eastAsia="Calibri" w:hAnsi="Segoe UI Light" w:cs="Segoe UI Light"/>
          <w:sz w:val="24"/>
          <w:szCs w:val="24"/>
          <w:lang w:eastAsia="en-GB"/>
        </w:rPr>
        <w:t>Pattern of the Confusion Matrix</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1453E700"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63084D12"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5081883A"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0B5959FF"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71D19AE0"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112F8634"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20" w:type="dxa"/>
            <w:tcBorders>
              <w:left w:val="single" w:sz="4" w:space="0" w:color="FFFFFF" w:themeColor="background1"/>
            </w:tcBorders>
            <w:vAlign w:val="center"/>
          </w:tcPr>
          <w:p w14:paraId="673C320F"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r>
      <w:tr w:rsidR="00790B35" w14:paraId="23BEC92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7DDE385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512558D8"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77" w:type="dxa"/>
            <w:vAlign w:val="center"/>
          </w:tcPr>
          <w:p w14:paraId="20CE497C"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Negative</w:t>
            </w:r>
          </w:p>
        </w:tc>
        <w:tc>
          <w:tcPr>
            <w:tcW w:w="2920" w:type="dxa"/>
            <w:vAlign w:val="center"/>
          </w:tcPr>
          <w:p w14:paraId="24E5ECEB"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Positive</w:t>
            </w:r>
          </w:p>
        </w:tc>
      </w:tr>
      <w:tr w:rsidR="00790B35" w14:paraId="7ED57B0C"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6938294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2A94342E"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c>
          <w:tcPr>
            <w:tcW w:w="2977" w:type="dxa"/>
            <w:vAlign w:val="center"/>
          </w:tcPr>
          <w:p w14:paraId="12A282B5"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Negative</w:t>
            </w:r>
          </w:p>
        </w:tc>
        <w:tc>
          <w:tcPr>
            <w:tcW w:w="2920" w:type="dxa"/>
            <w:vAlign w:val="center"/>
          </w:tcPr>
          <w:p w14:paraId="7F7D23DB"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Positive</w:t>
            </w:r>
          </w:p>
        </w:tc>
      </w:tr>
    </w:tbl>
    <w:p w14:paraId="5EDE6A2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159C331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2) : </w:t>
      </w:r>
      <w:r w:rsidRPr="007B7905">
        <w:rPr>
          <w:rFonts w:ascii="Segoe UI Light" w:eastAsia="Calibri" w:hAnsi="Segoe UI Light" w:cs="Segoe UI Light"/>
          <w:sz w:val="24"/>
          <w:szCs w:val="24"/>
          <w:lang w:eastAsia="en-GB"/>
        </w:rPr>
        <w:t>The Confusion Matrix implementation of the LCD-CNN model</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533741DB"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245FCA2D"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09DBE044"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6C2765D0"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09E64E6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35A386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20" w:type="dxa"/>
            <w:tcBorders>
              <w:left w:val="single" w:sz="4" w:space="0" w:color="FFFFFF" w:themeColor="background1"/>
            </w:tcBorders>
            <w:vAlign w:val="center"/>
          </w:tcPr>
          <w:p w14:paraId="1731CA37"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r>
      <w:tr w:rsidR="00790B35" w14:paraId="1ABE7C9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3E79C17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6000CC06"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77" w:type="dxa"/>
            <w:vAlign w:val="center"/>
          </w:tcPr>
          <w:p w14:paraId="199FE670"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894</w:t>
            </w:r>
          </w:p>
        </w:tc>
        <w:tc>
          <w:tcPr>
            <w:tcW w:w="2920" w:type="dxa"/>
            <w:vAlign w:val="center"/>
          </w:tcPr>
          <w:p w14:paraId="26580B84"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4</w:t>
            </w:r>
          </w:p>
        </w:tc>
      </w:tr>
      <w:tr w:rsidR="00790B35" w14:paraId="59F888FF"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18BEFBE3"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71D1E21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c>
          <w:tcPr>
            <w:tcW w:w="2977" w:type="dxa"/>
            <w:vAlign w:val="center"/>
          </w:tcPr>
          <w:p w14:paraId="1BDAA5A2"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w:t>
            </w:r>
          </w:p>
        </w:tc>
        <w:tc>
          <w:tcPr>
            <w:tcW w:w="2920" w:type="dxa"/>
            <w:vAlign w:val="center"/>
          </w:tcPr>
          <w:p w14:paraId="2E10EA48"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15</w:t>
            </w:r>
          </w:p>
        </w:tc>
      </w:tr>
    </w:tbl>
    <w:p w14:paraId="4157D915" w14:textId="77777777" w:rsidR="00790B35" w:rsidRDefault="00790B35" w:rsidP="00790B35">
      <w:pPr>
        <w:jc w:val="both"/>
        <w:rPr>
          <w:rFonts w:ascii="Segoe UI Light" w:hAnsi="Segoe UI Light" w:cs="Segoe UI Light"/>
          <w:sz w:val="24"/>
          <w:szCs w:val="24"/>
        </w:rPr>
      </w:pPr>
      <w:bookmarkStart w:id="24" w:name="_Hlk111388073"/>
      <w:r w:rsidRPr="0057294A">
        <w:rPr>
          <w:rFonts w:ascii="Segoe UI Light" w:eastAsia="Calibri" w:hAnsi="Segoe UI Light" w:cs="Segoe UI Light"/>
          <w:b/>
          <w:bCs/>
          <w:sz w:val="24"/>
          <w:szCs w:val="24"/>
          <w:lang w:eastAsia="en-GB"/>
        </w:rPr>
        <w:lastRenderedPageBreak/>
        <w:t>Precision</w:t>
      </w:r>
      <w:bookmarkEnd w:id="24"/>
      <w:r w:rsidRPr="00395604">
        <w:rPr>
          <w:rFonts w:ascii="Segoe UI Light" w:eastAsia="Calibri" w:hAnsi="Segoe UI Light" w:cs="Segoe UI Light"/>
          <w:b/>
          <w:bCs/>
          <w:sz w:val="24"/>
          <w:szCs w:val="24"/>
          <w:lang w:eastAsia="en-GB"/>
        </w:rPr>
        <w:t xml:space="preserve"> :</w:t>
      </w:r>
      <w:r>
        <w:rPr>
          <w:rFonts w:ascii="Segoe UI Light" w:eastAsia="Calibri" w:hAnsi="Segoe UI Light" w:cs="Segoe UI Light"/>
          <w:sz w:val="24"/>
          <w:szCs w:val="24"/>
          <w:lang w:eastAsia="en-GB"/>
        </w:rPr>
        <w:t xml:space="preserve"> </w:t>
      </w:r>
      <w:r w:rsidRPr="005035F7">
        <w:rPr>
          <w:rFonts w:ascii="Segoe UI Light" w:eastAsia="Calibri" w:hAnsi="Segoe UI Light" w:cs="Segoe UI Light"/>
          <w:sz w:val="24"/>
          <w:szCs w:val="24"/>
          <w:lang w:eastAsia="en-GB"/>
        </w:rPr>
        <w:t>talks about how precise/accurate model is out of those predicted positive, how many of them are actual positive.</w:t>
      </w:r>
    </w:p>
    <w:p w14:paraId="622FC149" w14:textId="77777777" w:rsidR="00790B35" w:rsidRDefault="00790B35" w:rsidP="00790B35">
      <w:pPr>
        <w:jc w:val="both"/>
        <w:rPr>
          <w:rFonts w:ascii="Segoe UI Light" w:hAnsi="Segoe UI Light" w:cs="Segoe UI Light"/>
          <w:b/>
          <w:bCs/>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 </w:t>
      </w:r>
      <w:r>
        <w:rPr>
          <w:rFonts w:ascii="Segoe UI Light" w:hAnsi="Segoe UI Light" w:cs="Segoe UI Light"/>
          <w:sz w:val="24"/>
          <w:szCs w:val="24"/>
        </w:rPr>
        <w:t xml:space="preserve">True Positive </w:t>
      </w:r>
      <w:r w:rsidRPr="00C67552">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False Positive </w:t>
      </w:r>
      <w:r w:rsidRPr="00C67552">
        <w:rPr>
          <w:rFonts w:ascii="Segoe UI Light" w:hAnsi="Segoe UI Light" w:cs="Segoe UI Light"/>
          <w:b/>
          <w:bCs/>
          <w:sz w:val="24"/>
          <w:szCs w:val="24"/>
        </w:rPr>
        <w:t>)</w:t>
      </w:r>
    </w:p>
    <w:p w14:paraId="5D16F25F" w14:textId="77777777" w:rsidR="00790B35" w:rsidRDefault="00790B35" w:rsidP="00790B35">
      <w:pPr>
        <w:jc w:val="both"/>
        <w:rPr>
          <w:rFonts w:ascii="Segoe UI Light" w:hAnsi="Segoe UI Light" w:cs="Segoe UI Light"/>
          <w:sz w:val="24"/>
          <w:szCs w:val="24"/>
        </w:rPr>
      </w:pPr>
      <w:r w:rsidRPr="00C504D3">
        <w:rPr>
          <w:rFonts w:ascii="Segoe UI Light" w:hAnsi="Segoe UI Light" w:cs="Segoe UI Light"/>
          <w:sz w:val="24"/>
          <w:szCs w:val="24"/>
        </w:rPr>
        <w:t>now us apply the same logic for Precision</w:t>
      </w:r>
    </w:p>
    <w:p w14:paraId="545D1315" w14:textId="77777777" w:rsidR="00790B35" w:rsidRDefault="00790B35" w:rsidP="00790B35">
      <w:pPr>
        <w:jc w:val="both"/>
        <w:rPr>
          <w:rFonts w:ascii="Segoe UI Light" w:hAnsi="Segoe UI Light" w:cs="Segoe UI Light"/>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Pr="007E39E9">
        <w:rPr>
          <w:rFonts w:ascii="Segoe UI Light" w:hAnsi="Segoe UI Light" w:cs="Segoe UI Light"/>
          <w:sz w:val="24"/>
          <w:szCs w:val="24"/>
        </w:rPr>
        <w:t xml:space="preserve"> 215</w:t>
      </w:r>
      <w:r>
        <w:rPr>
          <w:rFonts w:ascii="Segoe UI Light" w:hAnsi="Segoe UI Light" w:cs="Segoe UI Light"/>
          <w:sz w:val="24"/>
          <w:szCs w:val="24"/>
        </w:rPr>
        <w:t xml:space="preserve"> </w:t>
      </w:r>
      <w:r w:rsidRPr="00C67552">
        <w:rPr>
          <w:rFonts w:ascii="Segoe UI Light" w:hAnsi="Segoe UI Light" w:cs="Segoe UI Light"/>
          <w:b/>
          <w:bCs/>
          <w:sz w:val="24"/>
          <w:szCs w:val="24"/>
        </w:rPr>
        <w:t>/ (</w:t>
      </w:r>
      <w:r>
        <w:rPr>
          <w:rFonts w:ascii="Segoe UI Light" w:hAnsi="Segoe UI Light" w:cs="Segoe UI Light"/>
          <w:sz w:val="24"/>
          <w:szCs w:val="24"/>
        </w:rPr>
        <w:t xml:space="preserve"> </w:t>
      </w:r>
      <w:r w:rsidRPr="007E39E9">
        <w:rPr>
          <w:rFonts w:ascii="Segoe UI Light" w:hAnsi="Segoe UI Light" w:cs="Segoe UI Light"/>
          <w:sz w:val="24"/>
          <w:szCs w:val="24"/>
        </w:rPr>
        <w:t>215</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4</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C67552">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817</w:t>
      </w:r>
    </w:p>
    <w:p w14:paraId="11B1EE0A" w14:textId="77777777" w:rsidR="00790B35" w:rsidRPr="00B12E5C" w:rsidRDefault="00790B35" w:rsidP="00790B35"/>
    <w:p w14:paraId="7205AE33" w14:textId="77777777" w:rsidR="00790B35" w:rsidRPr="0057294A" w:rsidRDefault="00790B35" w:rsidP="00790B35">
      <w:pPr>
        <w:tabs>
          <w:tab w:val="left" w:pos="5325"/>
        </w:tabs>
        <w:spacing w:line="240" w:lineRule="auto"/>
        <w:rPr>
          <w:rFonts w:ascii="Segoe UI Light" w:eastAsia="Calibri" w:hAnsi="Segoe UI Light" w:cs="Segoe UI Light"/>
          <w:sz w:val="24"/>
          <w:szCs w:val="24"/>
          <w:lang w:eastAsia="en-GB"/>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0F533C">
        <w:rPr>
          <w:rFonts w:ascii="Segoe UI Light" w:eastAsia="Calibri" w:hAnsi="Segoe UI Light" w:cs="Segoe UI Light"/>
          <w:b/>
          <w:bCs/>
          <w:sz w:val="24"/>
          <w:szCs w:val="24"/>
          <w:lang w:eastAsia="en-GB"/>
        </w:rPr>
        <w:t>actually</w:t>
      </w:r>
      <w:r w:rsidRPr="00395604">
        <w:rPr>
          <w:rFonts w:ascii="Segoe UI Light" w:eastAsia="Calibri" w:hAnsi="Segoe UI Light" w:cs="Segoe UI Light"/>
          <w:b/>
          <w:bCs/>
          <w:sz w:val="24"/>
          <w:szCs w:val="24"/>
          <w:lang w:eastAsia="en-GB"/>
        </w:rPr>
        <w:t xml:space="preserve"> :</w:t>
      </w:r>
      <w:r w:rsidRPr="0057294A">
        <w:rPr>
          <w:rFonts w:ascii="Segoe UI Light" w:eastAsia="Calibri" w:hAnsi="Segoe UI Light" w:cs="Segoe UI Light"/>
          <w:sz w:val="24"/>
          <w:szCs w:val="24"/>
          <w:lang w:eastAsia="en-GB"/>
        </w:rPr>
        <w:t xml:space="preserve"> calculates how many of the Actual Positives model capture through labeling it as Positive (True Positive).</w:t>
      </w:r>
    </w:p>
    <w:p w14:paraId="5EF8E00C" w14:textId="77777777" w:rsidR="00790B35" w:rsidRPr="007A0BF9" w:rsidRDefault="00790B35" w:rsidP="00790B35">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w:t>
      </w:r>
      <w:r>
        <w:rPr>
          <w:rFonts w:ascii="Segoe UI Light" w:hAnsi="Segoe UI Light" w:cs="Segoe UI Light"/>
          <w:sz w:val="24"/>
          <w:szCs w:val="24"/>
        </w:rPr>
        <w:t xml:space="preserve">True Positive </w:t>
      </w:r>
      <w:r w:rsidRPr="003B2293">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3B2293">
        <w:rPr>
          <w:rFonts w:ascii="Segoe UI Light" w:hAnsi="Segoe UI Light" w:cs="Segoe UI Light"/>
          <w:b/>
          <w:bCs/>
          <w:sz w:val="24"/>
          <w:szCs w:val="24"/>
        </w:rPr>
        <w:t>+</w:t>
      </w:r>
      <w:r>
        <w:rPr>
          <w:rFonts w:ascii="Segoe UI Light" w:hAnsi="Segoe UI Light" w:cs="Segoe UI Light"/>
          <w:sz w:val="24"/>
          <w:szCs w:val="24"/>
        </w:rPr>
        <w:t xml:space="preserve"> False Negative </w:t>
      </w:r>
      <w:r w:rsidRPr="003B2293">
        <w:rPr>
          <w:rFonts w:ascii="Segoe UI Light" w:hAnsi="Segoe UI Light" w:cs="Segoe UI Light"/>
          <w:b/>
          <w:bCs/>
          <w:sz w:val="24"/>
          <w:szCs w:val="24"/>
        </w:rPr>
        <w:t>)</w:t>
      </w:r>
    </w:p>
    <w:p w14:paraId="0CB82094"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now us apply the same logic for Recall</w:t>
      </w:r>
    </w:p>
    <w:p w14:paraId="0EC676AE" w14:textId="77777777" w:rsidR="00790B35" w:rsidRDefault="00790B35" w:rsidP="00790B35">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215</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b/>
          <w:bCs/>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215</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2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5E095A">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w:t>
      </w:r>
      <w:r>
        <w:rPr>
          <w:rFonts w:ascii="Segoe UI Light" w:hAnsi="Segoe UI Light" w:cs="Segoe UI Light"/>
          <w:b/>
          <w:bCs/>
          <w:sz w:val="24"/>
          <w:szCs w:val="24"/>
        </w:rPr>
        <w:t>90</w:t>
      </w:r>
      <w:r w:rsidRPr="00B35857">
        <w:rPr>
          <w:rFonts w:ascii="Segoe UI Light" w:hAnsi="Segoe UI Light" w:cs="Segoe UI Light"/>
          <w:b/>
          <w:bCs/>
          <w:sz w:val="24"/>
          <w:szCs w:val="24"/>
        </w:rPr>
        <w:t>7</w:t>
      </w:r>
    </w:p>
    <w:p w14:paraId="6EC3AB6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639479F8" w14:textId="77777777" w:rsidR="00790B35" w:rsidRPr="00F83EDA" w:rsidRDefault="00790B35" w:rsidP="00790B35">
      <w:pPr>
        <w:tabs>
          <w:tab w:val="left" w:pos="5325"/>
        </w:tabs>
        <w:spacing w:line="240" w:lineRule="auto"/>
        <w:rPr>
          <w:rFonts w:ascii="Segoe UI Light" w:eastAsia="Calibri" w:hAnsi="Segoe UI Light" w:cs="Segoe UI Light"/>
          <w:sz w:val="24"/>
          <w:szCs w:val="24"/>
          <w:lang w:eastAsia="en-GB"/>
        </w:rPr>
      </w:pPr>
      <w:r w:rsidRPr="00B12E5C">
        <w:rPr>
          <w:rFonts w:ascii="Segoe UI Light" w:eastAsia="Calibri" w:hAnsi="Segoe UI Light" w:cs="Segoe UI Light"/>
          <w:b/>
          <w:bCs/>
          <w:sz w:val="24"/>
          <w:szCs w:val="24"/>
          <w:lang w:eastAsia="en-GB"/>
        </w:rPr>
        <w:t>F1 Score</w:t>
      </w:r>
      <w:r w:rsidRPr="00395604">
        <w:rPr>
          <w:rFonts w:ascii="Segoe UI Light" w:eastAsia="Calibri" w:hAnsi="Segoe UI Light" w:cs="Segoe UI Light"/>
          <w:b/>
          <w:bCs/>
          <w:sz w:val="24"/>
          <w:szCs w:val="24"/>
          <w:lang w:eastAsia="en-GB"/>
        </w:rPr>
        <w:t xml:space="preserve"> :</w:t>
      </w:r>
      <w:r w:rsidRPr="000F533C">
        <w:rPr>
          <w:rFonts w:ascii="Segoe UI Light" w:eastAsia="Calibri" w:hAnsi="Segoe UI Light" w:cs="Segoe UI Light"/>
          <w:sz w:val="24"/>
          <w:szCs w:val="24"/>
          <w:lang w:eastAsia="en-GB"/>
        </w:rPr>
        <w:t xml:space="preserve"> might be a better measure to use if we need to seek a balance between Precision and Recall AND there is an uneven class distribution (large number of Actual Negatives).</w:t>
      </w:r>
    </w:p>
    <w:p w14:paraId="52180538"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p>
    <w:p w14:paraId="7E8D2548"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 xml:space="preserve">now us apply the same logic for </w:t>
      </w:r>
      <w:r w:rsidRPr="00E13A20">
        <w:rPr>
          <w:rFonts w:ascii="Segoe UI Light" w:eastAsia="Calibri" w:hAnsi="Segoe UI Light" w:cs="Segoe UI Light"/>
          <w:sz w:val="24"/>
          <w:szCs w:val="24"/>
          <w:lang w:eastAsia="en-GB"/>
        </w:rPr>
        <w:t>F1 Score</w:t>
      </w:r>
    </w:p>
    <w:p w14:paraId="378E4302" w14:textId="2B8E9043" w:rsidR="00790B35" w:rsidRPr="00790B35" w:rsidRDefault="00790B35" w:rsidP="00790B35">
      <w:pPr>
        <w:tabs>
          <w:tab w:val="left" w:pos="5325"/>
        </w:tabs>
        <w:spacing w:line="240" w:lineRule="auto"/>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0,9817</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0,9817</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 xml:space="preserve">0,9907 </w:t>
      </w:r>
      <w:r w:rsidRPr="00F0631E">
        <w:rPr>
          <w:rFonts w:ascii="Segoe UI Light" w:eastAsia="Calibri" w:hAnsi="Segoe UI Light" w:cs="Segoe UI Light"/>
          <w:b/>
          <w:bCs/>
          <w:sz w:val="24"/>
          <w:szCs w:val="24"/>
          <w:lang w:eastAsia="en-GB"/>
        </w:rPr>
        <w:t>] = 0,9861</w:t>
      </w:r>
    </w:p>
    <w:p w14:paraId="06B6C9D7" w14:textId="77777777" w:rsidR="00790B35" w:rsidRDefault="00790B35" w:rsidP="005D41BE">
      <w:pPr>
        <w:rPr>
          <w:rFonts w:ascii="Segoe UI Light" w:hAnsi="Segoe UI Light" w:cs="Segoe UI Light"/>
          <w:b/>
          <w:bCs/>
          <w:sz w:val="40"/>
          <w:szCs w:val="40"/>
        </w:rPr>
      </w:pPr>
    </w:p>
    <w:p w14:paraId="0BE735F2" w14:textId="67AD843B" w:rsidR="009178EB" w:rsidRPr="005D41BE" w:rsidRDefault="009178EB" w:rsidP="005D41BE">
      <w:r>
        <w:rPr>
          <w:rFonts w:ascii="Segoe UI Light" w:hAnsi="Segoe UI Light" w:cs="Segoe UI Light"/>
          <w:b/>
          <w:bCs/>
          <w:sz w:val="40"/>
          <w:szCs w:val="40"/>
        </w:rPr>
        <w:t xml:space="preserve">6. </w:t>
      </w:r>
      <w:r w:rsidR="00ED07FB">
        <w:rPr>
          <w:rFonts w:ascii="Segoe UI Light" w:hAnsi="Segoe UI Light" w:cs="Segoe UI Light"/>
          <w:b/>
          <w:bCs/>
          <w:sz w:val="40"/>
          <w:szCs w:val="40"/>
        </w:rPr>
        <w:t>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9D38D44" w14:textId="40DE6BBC" w:rsidR="000F23B8" w:rsidRDefault="00563EA9" w:rsidP="007A7426">
      <w:pPr>
        <w:jc w:val="both"/>
        <w:rPr>
          <w:rFonts w:ascii="Segoe UI Light" w:hAnsi="Segoe UI Light" w:cs="Segoe UI Light"/>
          <w:sz w:val="24"/>
          <w:szCs w:val="24"/>
        </w:rPr>
      </w:pPr>
      <w:r w:rsidRPr="00563EA9">
        <w:rPr>
          <w:rFonts w:ascii="Segoe UI Light" w:eastAsia="Calibri" w:hAnsi="Segoe UI Light" w:cs="Segoe UI Light"/>
          <w:sz w:val="24"/>
          <w:szCs w:val="24"/>
          <w:lang w:eastAsia="en-GB"/>
        </w:rPr>
        <w:t xml:space="preserve">In this chapter, all types of testing are explained, the white box test and the black box test, and the evaluation of the model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 was explained.</w:t>
      </w:r>
    </w:p>
    <w:p w14:paraId="47237DAF" w14:textId="37998C73" w:rsidR="000F23B8" w:rsidRDefault="000F23B8" w:rsidP="007A7426">
      <w:pPr>
        <w:jc w:val="both"/>
        <w:rPr>
          <w:rFonts w:ascii="Segoe UI Light" w:hAnsi="Segoe UI Light" w:cs="Segoe UI Light"/>
          <w:sz w:val="24"/>
          <w:szCs w:val="24"/>
        </w:rPr>
      </w:pPr>
    </w:p>
    <w:p w14:paraId="0BE56BD0" w14:textId="77777777" w:rsidR="008D217C" w:rsidRDefault="008D217C" w:rsidP="007A7426">
      <w:pPr>
        <w:tabs>
          <w:tab w:val="left" w:pos="5325"/>
        </w:tabs>
        <w:spacing w:line="240" w:lineRule="auto"/>
        <w:jc w:val="both"/>
        <w:rPr>
          <w:rFonts w:ascii="Segoe UI Light" w:hAnsi="Segoe UI Light" w:cs="Segoe UI Light"/>
          <w:sz w:val="24"/>
          <w:szCs w:val="24"/>
        </w:rPr>
      </w:pPr>
    </w:p>
    <w:p w14:paraId="3BFFBCBE" w14:textId="5CF8992B" w:rsidR="00D5776A" w:rsidRDefault="00D5776A" w:rsidP="00F30A28">
      <w:pPr>
        <w:tabs>
          <w:tab w:val="left" w:pos="5325"/>
        </w:tabs>
        <w:spacing w:line="240" w:lineRule="auto"/>
        <w:jc w:val="center"/>
        <w:rPr>
          <w:rFonts w:ascii="Segoe UI Light" w:hAnsi="Segoe UI Light" w:cs="Segoe UI Light"/>
          <w:sz w:val="24"/>
          <w:szCs w:val="24"/>
        </w:rPr>
      </w:pPr>
    </w:p>
    <w:p w14:paraId="4818DFC9" w14:textId="7D4E01B3" w:rsidR="00D5776A" w:rsidRDefault="00D5776A" w:rsidP="00F30A28">
      <w:pPr>
        <w:tabs>
          <w:tab w:val="left" w:pos="5325"/>
        </w:tabs>
        <w:spacing w:line="240" w:lineRule="auto"/>
        <w:jc w:val="center"/>
        <w:rPr>
          <w:rFonts w:ascii="Segoe UI Light" w:hAnsi="Segoe UI Light" w:cs="Segoe UI Light"/>
          <w:sz w:val="24"/>
          <w:szCs w:val="24"/>
        </w:rPr>
      </w:pPr>
    </w:p>
    <w:p w14:paraId="34A42E82" w14:textId="77777777" w:rsidR="00D5776A" w:rsidRDefault="00D5776A" w:rsidP="00F30A28">
      <w:pPr>
        <w:tabs>
          <w:tab w:val="left" w:pos="5325"/>
        </w:tabs>
        <w:spacing w:line="240" w:lineRule="auto"/>
        <w:jc w:val="center"/>
        <w:rPr>
          <w:rFonts w:ascii="Segoe UI Light" w:hAnsi="Segoe UI Light" w:cs="Segoe UI Light"/>
          <w:sz w:val="24"/>
          <w:szCs w:val="24"/>
        </w:rPr>
      </w:pPr>
    </w:p>
    <w:p w14:paraId="1CED2631" w14:textId="6D99AFF2"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5" w:name="_Hlk110855829"/>
      <w:r w:rsidR="000F23B8" w:rsidRPr="00F30A28">
        <w:rPr>
          <w:rFonts w:ascii="Gabriola" w:hAnsi="Gabriola" w:cs="Arial"/>
          <w:b/>
          <w:bCs/>
          <w:sz w:val="144"/>
          <w:szCs w:val="144"/>
        </w:rPr>
        <w:t>Future Work</w:t>
      </w:r>
      <w:bookmarkEnd w:id="25"/>
    </w:p>
    <w:p w14:paraId="7DD05A64" w14:textId="7302FC6D" w:rsidR="00374034" w:rsidRDefault="00374034" w:rsidP="00CE2FA3">
      <w:pPr>
        <w:tabs>
          <w:tab w:val="left" w:pos="5325"/>
        </w:tabs>
        <w:spacing w:line="240" w:lineRule="auto"/>
        <w:jc w:val="both"/>
        <w:rPr>
          <w:rFonts w:ascii="Segoe UI Light" w:hAnsi="Segoe UI Light" w:cs="Segoe UI Light"/>
          <w:b/>
          <w:bCs/>
          <w:sz w:val="40"/>
          <w:szCs w:val="40"/>
        </w:rPr>
      </w:pPr>
    </w:p>
    <w:p w14:paraId="549ADE6D" w14:textId="77777777" w:rsidR="00FB509E" w:rsidRDefault="00FB509E" w:rsidP="00CE2FA3">
      <w:pPr>
        <w:tabs>
          <w:tab w:val="left" w:pos="5325"/>
        </w:tabs>
        <w:spacing w:line="240" w:lineRule="auto"/>
        <w:jc w:val="both"/>
        <w:rPr>
          <w:rFonts w:ascii="Segoe UI Light" w:hAnsi="Segoe UI Light" w:cs="Segoe UI Light"/>
          <w:b/>
          <w:bCs/>
          <w:sz w:val="40"/>
          <w:szCs w:val="40"/>
        </w:rPr>
      </w:pPr>
    </w:p>
    <w:p w14:paraId="75D59277"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B73330E" w14:textId="72139F5C"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604480B" w14:textId="4E05C33F" w:rsidR="00FA1C03" w:rsidRDefault="0003644C" w:rsidP="004B61F9">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4E201BE1" w14:textId="40DA7854" w:rsidR="004B61F9" w:rsidRDefault="004B61F9" w:rsidP="004B61F9">
      <w:pPr>
        <w:jc w:val="both"/>
        <w:rPr>
          <w:rFonts w:ascii="Segoe UI Light" w:hAnsi="Segoe UI Light" w:cs="Segoe UI Light"/>
          <w:sz w:val="24"/>
          <w:szCs w:val="24"/>
        </w:rPr>
      </w:pPr>
    </w:p>
    <w:p w14:paraId="18471672" w14:textId="7A34C46A" w:rsidR="004B61F9" w:rsidRDefault="004B61F9" w:rsidP="004B61F9">
      <w:pPr>
        <w:jc w:val="both"/>
        <w:rPr>
          <w:rFonts w:ascii="Segoe UI Light" w:hAnsi="Segoe UI Light" w:cs="Segoe UI Light"/>
          <w:sz w:val="24"/>
          <w:szCs w:val="24"/>
        </w:rPr>
      </w:pPr>
    </w:p>
    <w:p w14:paraId="55600EC4" w14:textId="61236392" w:rsidR="004B61F9" w:rsidRDefault="004B61F9" w:rsidP="004B61F9">
      <w:pPr>
        <w:jc w:val="both"/>
        <w:rPr>
          <w:rFonts w:ascii="Segoe UI Light" w:hAnsi="Segoe UI Light" w:cs="Segoe UI Light"/>
          <w:sz w:val="24"/>
          <w:szCs w:val="24"/>
        </w:rPr>
      </w:pPr>
    </w:p>
    <w:p w14:paraId="25AFC73C" w14:textId="77777777" w:rsidR="004B61F9" w:rsidRDefault="004B61F9" w:rsidP="004B61F9">
      <w:pPr>
        <w:jc w:val="both"/>
        <w:rPr>
          <w:rFonts w:ascii="Segoe UI Light" w:hAnsi="Segoe UI Light" w:cs="Segoe UI Light"/>
          <w:sz w:val="24"/>
          <w:szCs w:val="24"/>
          <w:rtl/>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7A7426">
      <w:pPr>
        <w:jc w:val="both"/>
        <w:rPr>
          <w:rFonts w:ascii="Segoe UI Light" w:hAnsi="Segoe UI Light" w:cs="Segoe UI Light"/>
          <w:iCs/>
          <w:sz w:val="24"/>
          <w:szCs w:val="24"/>
          <w:lang w:val="en-GB"/>
        </w:rPr>
      </w:pPr>
      <w:bookmarkStart w:id="26" w:name="_ENREF_1"/>
      <w:bookmarkStart w:id="27" w:name="_ENREF_2"/>
      <w:r w:rsidRPr="00504DF2">
        <w:rPr>
          <w:rFonts w:ascii="Segoe UI Light" w:hAnsi="Segoe UI Light" w:cs="Segoe UI Light"/>
          <w:iCs/>
          <w:sz w:val="24"/>
          <w:szCs w:val="24"/>
          <w:lang w:val="en-GB"/>
        </w:rPr>
        <w:t>1. Ausawalaithong, W., et al. Automatic lung cancer prediction from chest X-ray images using the deep learning approach. in 2018 11th Biomedical Engineering International Conference (BMEiCON). 2018. IEEE.</w:t>
      </w:r>
      <w:bookmarkEnd w:id="26"/>
    </w:p>
    <w:p w14:paraId="05F1D46B" w14:textId="75AA5C36" w:rsidR="00F6289A" w:rsidRPr="00504DF2" w:rsidRDefault="00F6289A" w:rsidP="007A7426">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2. Makaju, S., et al., Lung cancer detection using CT scan images. Procedia Computer Science, 2018. 125: p. 107-114.</w:t>
      </w:r>
      <w:bookmarkEnd w:id="27"/>
    </w:p>
    <w:p w14:paraId="296EC718" w14:textId="5C9267A1" w:rsidR="00F6289A" w:rsidRPr="00504DF2" w:rsidRDefault="00F6289A" w:rsidP="007A7426">
      <w:pPr>
        <w:jc w:val="both"/>
        <w:rPr>
          <w:rFonts w:ascii="Segoe UI Light" w:hAnsi="Segoe UI Light" w:cs="Segoe UI Light"/>
          <w:iCs/>
          <w:sz w:val="24"/>
          <w:szCs w:val="24"/>
          <w:lang w:val="en-GB"/>
        </w:rPr>
      </w:pPr>
      <w:bookmarkStart w:id="28"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8"/>
    </w:p>
    <w:p w14:paraId="19D89C5E" w14:textId="13403214" w:rsidR="00F6289A" w:rsidRPr="00504DF2" w:rsidRDefault="00F6289A" w:rsidP="007A7426">
      <w:pPr>
        <w:jc w:val="both"/>
        <w:rPr>
          <w:rFonts w:ascii="Segoe UI Light" w:hAnsi="Segoe UI Light" w:cs="Segoe UI Light"/>
          <w:iCs/>
          <w:sz w:val="24"/>
          <w:szCs w:val="24"/>
          <w:lang w:val="en-GB"/>
        </w:rPr>
      </w:pPr>
      <w:bookmarkStart w:id="29"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9"/>
    </w:p>
    <w:p w14:paraId="25F381EA" w14:textId="1512F144" w:rsidR="00F6289A" w:rsidRPr="00504DF2" w:rsidRDefault="00F6289A" w:rsidP="007A7426">
      <w:pPr>
        <w:jc w:val="both"/>
        <w:rPr>
          <w:rFonts w:ascii="Segoe UI Light" w:hAnsi="Segoe UI Light" w:cs="Segoe UI Light"/>
          <w:iCs/>
          <w:sz w:val="24"/>
          <w:szCs w:val="24"/>
          <w:lang w:val="en-GB"/>
        </w:rPr>
      </w:pPr>
      <w:bookmarkStart w:id="30" w:name="_ENREF_5"/>
      <w:r w:rsidRPr="00504DF2">
        <w:rPr>
          <w:rFonts w:ascii="Segoe UI Light" w:hAnsi="Segoe UI Light" w:cs="Segoe UI Light"/>
          <w:iCs/>
          <w:sz w:val="24"/>
          <w:szCs w:val="24"/>
          <w:lang w:val="en-GB"/>
        </w:rPr>
        <w:t>5. Taher, F. and R. Sammouda. Lung cancer detection by using artificial neural network and fuzzy clustering methods. in 2011 IEEE GCC conference and exhibition (GCC). 2011. IEEE.</w:t>
      </w:r>
      <w:bookmarkEnd w:id="30"/>
    </w:p>
    <w:p w14:paraId="09CBB797" w14:textId="31C623D4" w:rsidR="00F6289A" w:rsidRPr="00504DF2" w:rsidRDefault="00F6289A" w:rsidP="007A7426">
      <w:pPr>
        <w:jc w:val="both"/>
        <w:rPr>
          <w:rFonts w:ascii="Segoe UI Light" w:hAnsi="Segoe UI Light" w:cs="Segoe UI Light"/>
          <w:iCs/>
          <w:sz w:val="24"/>
          <w:szCs w:val="24"/>
          <w:lang w:val="en-GB"/>
        </w:rPr>
      </w:pPr>
      <w:bookmarkStart w:id="31" w:name="_ENREF_6"/>
      <w:r w:rsidRPr="00504DF2">
        <w:rPr>
          <w:rFonts w:ascii="Segoe UI Light" w:hAnsi="Segoe UI Light" w:cs="Segoe UI Light"/>
          <w:iCs/>
          <w:sz w:val="24"/>
          <w:szCs w:val="24"/>
          <w:lang w:val="en-GB"/>
        </w:rPr>
        <w:t>6. Arulmurugan, R. and H. Anandakumar, Early detection of lung cancer using wavelet feature descriptor and feed forward back propagation neural networks classifier, in Computational vision and bio inspired computing. 2018, Springer. p. 103-110.</w:t>
      </w:r>
      <w:bookmarkEnd w:id="31"/>
    </w:p>
    <w:p w14:paraId="674EDD91" w14:textId="11F7D2FA" w:rsidR="00F6289A" w:rsidRPr="00504DF2" w:rsidRDefault="00F6289A" w:rsidP="007A7426">
      <w:pPr>
        <w:jc w:val="both"/>
        <w:rPr>
          <w:rFonts w:ascii="Segoe UI Light" w:hAnsi="Segoe UI Light" w:cs="Segoe UI Light"/>
          <w:iCs/>
          <w:sz w:val="24"/>
          <w:szCs w:val="24"/>
          <w:lang w:val="en-GB"/>
        </w:rPr>
      </w:pPr>
      <w:bookmarkStart w:id="32"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2"/>
    </w:p>
    <w:p w14:paraId="5796E8FA" w14:textId="2F8449C3" w:rsidR="00F6289A" w:rsidRPr="00504DF2" w:rsidRDefault="00F6289A" w:rsidP="007A7426">
      <w:pPr>
        <w:jc w:val="both"/>
        <w:rPr>
          <w:rFonts w:ascii="Segoe UI Light" w:hAnsi="Segoe UI Light" w:cs="Segoe UI Light"/>
          <w:iCs/>
          <w:sz w:val="24"/>
          <w:szCs w:val="24"/>
          <w:lang w:val="en-GB"/>
        </w:rPr>
      </w:pPr>
      <w:bookmarkStart w:id="33" w:name="_ENREF_8"/>
      <w:r w:rsidRPr="00504DF2">
        <w:rPr>
          <w:rFonts w:ascii="Segoe UI Light" w:hAnsi="Segoe UI Light" w:cs="Segoe UI Light"/>
          <w:iCs/>
          <w:sz w:val="24"/>
          <w:szCs w:val="24"/>
          <w:lang w:val="en-GB"/>
        </w:rPr>
        <w:t>8. Broodman, I., et al., Serum protein markers for the early detection of lung cancer: a focus on autoantibodies. Journal of Proteome Research, 2017. 16(1): p. 3-13.</w:t>
      </w:r>
      <w:bookmarkEnd w:id="33"/>
    </w:p>
    <w:p w14:paraId="5374AED6" w14:textId="3CF9DB4C" w:rsidR="00F6289A" w:rsidRPr="00504DF2" w:rsidRDefault="00F6289A" w:rsidP="007A7426">
      <w:pPr>
        <w:jc w:val="both"/>
        <w:rPr>
          <w:rFonts w:ascii="Segoe UI Light" w:hAnsi="Segoe UI Light" w:cs="Segoe UI Light"/>
          <w:iCs/>
          <w:sz w:val="24"/>
          <w:szCs w:val="24"/>
        </w:rPr>
      </w:pPr>
      <w:bookmarkStart w:id="34" w:name="_ENREF_9"/>
      <w:r w:rsidRPr="00504DF2">
        <w:rPr>
          <w:rFonts w:ascii="Segoe UI Light" w:hAnsi="Segoe UI Light" w:cs="Segoe UI Light"/>
          <w:iCs/>
          <w:sz w:val="24"/>
          <w:szCs w:val="24"/>
          <w:lang w:val="en-GB"/>
        </w:rPr>
        <w:t xml:space="preserve">9. Shaffi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4"/>
    </w:p>
    <w:p w14:paraId="2A3C38BB" w14:textId="3CD4C811" w:rsidR="008C124E" w:rsidRPr="00504DF2" w:rsidRDefault="007773A2" w:rsidP="0098478A">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210DB" w14:textId="77777777" w:rsidR="00C92088" w:rsidRDefault="00C92088" w:rsidP="002C3045">
      <w:pPr>
        <w:spacing w:after="0" w:line="240" w:lineRule="auto"/>
      </w:pPr>
      <w:r>
        <w:separator/>
      </w:r>
    </w:p>
  </w:endnote>
  <w:endnote w:type="continuationSeparator" w:id="0">
    <w:p w14:paraId="097359A7" w14:textId="77777777" w:rsidR="00C92088" w:rsidRDefault="00C92088"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D01D6" w14:textId="77777777" w:rsidR="00C92088" w:rsidRDefault="00C92088" w:rsidP="002C3045">
      <w:pPr>
        <w:spacing w:after="0" w:line="240" w:lineRule="auto"/>
      </w:pPr>
      <w:r>
        <w:separator/>
      </w:r>
    </w:p>
  </w:footnote>
  <w:footnote w:type="continuationSeparator" w:id="0">
    <w:p w14:paraId="361C5F55" w14:textId="77777777" w:rsidR="00C92088" w:rsidRDefault="00C92088"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06DA9"/>
    <w:rsid w:val="00010330"/>
    <w:rsid w:val="00012EF0"/>
    <w:rsid w:val="000162E0"/>
    <w:rsid w:val="000166FF"/>
    <w:rsid w:val="00031970"/>
    <w:rsid w:val="00034561"/>
    <w:rsid w:val="0003644C"/>
    <w:rsid w:val="0004321A"/>
    <w:rsid w:val="00045053"/>
    <w:rsid w:val="000477F5"/>
    <w:rsid w:val="0005336E"/>
    <w:rsid w:val="00055664"/>
    <w:rsid w:val="00056856"/>
    <w:rsid w:val="00067B12"/>
    <w:rsid w:val="00073F6F"/>
    <w:rsid w:val="00077545"/>
    <w:rsid w:val="00081D78"/>
    <w:rsid w:val="00086ABC"/>
    <w:rsid w:val="00086EF6"/>
    <w:rsid w:val="000929F7"/>
    <w:rsid w:val="00094AD2"/>
    <w:rsid w:val="000A360F"/>
    <w:rsid w:val="000A5F42"/>
    <w:rsid w:val="000A75C7"/>
    <w:rsid w:val="000A7ED6"/>
    <w:rsid w:val="000B0E34"/>
    <w:rsid w:val="000B26ED"/>
    <w:rsid w:val="000C02E2"/>
    <w:rsid w:val="000C2382"/>
    <w:rsid w:val="000C6887"/>
    <w:rsid w:val="000D0486"/>
    <w:rsid w:val="000D1CA8"/>
    <w:rsid w:val="000D40EC"/>
    <w:rsid w:val="000D5481"/>
    <w:rsid w:val="000F0D26"/>
    <w:rsid w:val="000F23B8"/>
    <w:rsid w:val="000F533C"/>
    <w:rsid w:val="000F7A9C"/>
    <w:rsid w:val="001002B8"/>
    <w:rsid w:val="00103C57"/>
    <w:rsid w:val="00103D58"/>
    <w:rsid w:val="00107FEA"/>
    <w:rsid w:val="00115AEF"/>
    <w:rsid w:val="00116FA4"/>
    <w:rsid w:val="00117A66"/>
    <w:rsid w:val="00120A32"/>
    <w:rsid w:val="00123775"/>
    <w:rsid w:val="00123A68"/>
    <w:rsid w:val="00125A7C"/>
    <w:rsid w:val="00126DCC"/>
    <w:rsid w:val="001324A9"/>
    <w:rsid w:val="00133EBA"/>
    <w:rsid w:val="00136DD8"/>
    <w:rsid w:val="0014049D"/>
    <w:rsid w:val="00141267"/>
    <w:rsid w:val="001412F0"/>
    <w:rsid w:val="001416EF"/>
    <w:rsid w:val="00142AA4"/>
    <w:rsid w:val="00144553"/>
    <w:rsid w:val="00146325"/>
    <w:rsid w:val="001465CB"/>
    <w:rsid w:val="00147189"/>
    <w:rsid w:val="00153D22"/>
    <w:rsid w:val="00154C2E"/>
    <w:rsid w:val="00161BD2"/>
    <w:rsid w:val="00176D3E"/>
    <w:rsid w:val="0018328A"/>
    <w:rsid w:val="00190219"/>
    <w:rsid w:val="00192DEA"/>
    <w:rsid w:val="001A01C5"/>
    <w:rsid w:val="001A3E4D"/>
    <w:rsid w:val="001A4090"/>
    <w:rsid w:val="001C4573"/>
    <w:rsid w:val="001C5A6E"/>
    <w:rsid w:val="001E11D1"/>
    <w:rsid w:val="001E6D2C"/>
    <w:rsid w:val="001E7274"/>
    <w:rsid w:val="001F2052"/>
    <w:rsid w:val="001F52EB"/>
    <w:rsid w:val="00204D49"/>
    <w:rsid w:val="00211D84"/>
    <w:rsid w:val="002216C0"/>
    <w:rsid w:val="00226742"/>
    <w:rsid w:val="00231B3F"/>
    <w:rsid w:val="00236A66"/>
    <w:rsid w:val="002374CE"/>
    <w:rsid w:val="00237B51"/>
    <w:rsid w:val="002514CD"/>
    <w:rsid w:val="00252A95"/>
    <w:rsid w:val="00254DF7"/>
    <w:rsid w:val="00262D9B"/>
    <w:rsid w:val="002653A4"/>
    <w:rsid w:val="002658E5"/>
    <w:rsid w:val="00265F1A"/>
    <w:rsid w:val="00266CCA"/>
    <w:rsid w:val="0026712D"/>
    <w:rsid w:val="00271A90"/>
    <w:rsid w:val="00273001"/>
    <w:rsid w:val="0027565A"/>
    <w:rsid w:val="00286347"/>
    <w:rsid w:val="00290131"/>
    <w:rsid w:val="00295462"/>
    <w:rsid w:val="002977A6"/>
    <w:rsid w:val="00297BDC"/>
    <w:rsid w:val="002A0724"/>
    <w:rsid w:val="002A19D2"/>
    <w:rsid w:val="002A1D7F"/>
    <w:rsid w:val="002A2EDD"/>
    <w:rsid w:val="002A3193"/>
    <w:rsid w:val="002A57B2"/>
    <w:rsid w:val="002A7CDD"/>
    <w:rsid w:val="002B4AD2"/>
    <w:rsid w:val="002B6E02"/>
    <w:rsid w:val="002C3045"/>
    <w:rsid w:val="002C6457"/>
    <w:rsid w:val="002C7FDA"/>
    <w:rsid w:val="002D2D49"/>
    <w:rsid w:val="002E3F3C"/>
    <w:rsid w:val="002E529E"/>
    <w:rsid w:val="002F062B"/>
    <w:rsid w:val="002F2086"/>
    <w:rsid w:val="00301DF2"/>
    <w:rsid w:val="003027B2"/>
    <w:rsid w:val="00313548"/>
    <w:rsid w:val="0031685A"/>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034"/>
    <w:rsid w:val="00374DCB"/>
    <w:rsid w:val="00383572"/>
    <w:rsid w:val="00387F53"/>
    <w:rsid w:val="00390F93"/>
    <w:rsid w:val="00391267"/>
    <w:rsid w:val="00395604"/>
    <w:rsid w:val="003A10F7"/>
    <w:rsid w:val="003A28E9"/>
    <w:rsid w:val="003B13EE"/>
    <w:rsid w:val="003B2293"/>
    <w:rsid w:val="003B53BF"/>
    <w:rsid w:val="003B73A8"/>
    <w:rsid w:val="003B7FB3"/>
    <w:rsid w:val="003C066A"/>
    <w:rsid w:val="003C437D"/>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33A41"/>
    <w:rsid w:val="004443CE"/>
    <w:rsid w:val="00445CAA"/>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2A0A"/>
    <w:rsid w:val="004A74B7"/>
    <w:rsid w:val="004B1155"/>
    <w:rsid w:val="004B1C42"/>
    <w:rsid w:val="004B2BA5"/>
    <w:rsid w:val="004B35D4"/>
    <w:rsid w:val="004B4BD8"/>
    <w:rsid w:val="004B61F9"/>
    <w:rsid w:val="004C2833"/>
    <w:rsid w:val="004D0133"/>
    <w:rsid w:val="004D0ADB"/>
    <w:rsid w:val="004E1DF2"/>
    <w:rsid w:val="004F7338"/>
    <w:rsid w:val="004F7D13"/>
    <w:rsid w:val="005035F7"/>
    <w:rsid w:val="00504DF2"/>
    <w:rsid w:val="005064F7"/>
    <w:rsid w:val="00510789"/>
    <w:rsid w:val="0051255B"/>
    <w:rsid w:val="00520F8A"/>
    <w:rsid w:val="005216C2"/>
    <w:rsid w:val="00522FE9"/>
    <w:rsid w:val="00525770"/>
    <w:rsid w:val="00542B22"/>
    <w:rsid w:val="005478D2"/>
    <w:rsid w:val="005552E1"/>
    <w:rsid w:val="00557A3D"/>
    <w:rsid w:val="005619C5"/>
    <w:rsid w:val="00562138"/>
    <w:rsid w:val="00562294"/>
    <w:rsid w:val="0056326A"/>
    <w:rsid w:val="00563EA9"/>
    <w:rsid w:val="00566418"/>
    <w:rsid w:val="0057294A"/>
    <w:rsid w:val="0057418F"/>
    <w:rsid w:val="00574741"/>
    <w:rsid w:val="00577359"/>
    <w:rsid w:val="00580234"/>
    <w:rsid w:val="005810D5"/>
    <w:rsid w:val="005932DE"/>
    <w:rsid w:val="005933DE"/>
    <w:rsid w:val="00596DBC"/>
    <w:rsid w:val="005A271A"/>
    <w:rsid w:val="005A43D5"/>
    <w:rsid w:val="005A736E"/>
    <w:rsid w:val="005B20EF"/>
    <w:rsid w:val="005B44BD"/>
    <w:rsid w:val="005B7072"/>
    <w:rsid w:val="005B716D"/>
    <w:rsid w:val="005C36A1"/>
    <w:rsid w:val="005D1654"/>
    <w:rsid w:val="005D1A70"/>
    <w:rsid w:val="005D41BE"/>
    <w:rsid w:val="005D5D62"/>
    <w:rsid w:val="005D7A8F"/>
    <w:rsid w:val="005D7B2E"/>
    <w:rsid w:val="005E095A"/>
    <w:rsid w:val="005E1B80"/>
    <w:rsid w:val="005E343D"/>
    <w:rsid w:val="005E3937"/>
    <w:rsid w:val="005E5D88"/>
    <w:rsid w:val="005E7B1D"/>
    <w:rsid w:val="005F69A9"/>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87247"/>
    <w:rsid w:val="00690FCF"/>
    <w:rsid w:val="006939E8"/>
    <w:rsid w:val="0069543B"/>
    <w:rsid w:val="006958EB"/>
    <w:rsid w:val="006A197E"/>
    <w:rsid w:val="006A6ECA"/>
    <w:rsid w:val="006B6ED5"/>
    <w:rsid w:val="006B7E07"/>
    <w:rsid w:val="006C008E"/>
    <w:rsid w:val="006C3B0E"/>
    <w:rsid w:val="006D0234"/>
    <w:rsid w:val="006D1ECA"/>
    <w:rsid w:val="006D75F0"/>
    <w:rsid w:val="006E24BA"/>
    <w:rsid w:val="006E2D25"/>
    <w:rsid w:val="006E4031"/>
    <w:rsid w:val="006E440E"/>
    <w:rsid w:val="006E6610"/>
    <w:rsid w:val="006F37D8"/>
    <w:rsid w:val="007017F3"/>
    <w:rsid w:val="00701E41"/>
    <w:rsid w:val="00701EB8"/>
    <w:rsid w:val="00707E98"/>
    <w:rsid w:val="007106B9"/>
    <w:rsid w:val="007121CE"/>
    <w:rsid w:val="007136E3"/>
    <w:rsid w:val="0071543C"/>
    <w:rsid w:val="00716728"/>
    <w:rsid w:val="00717274"/>
    <w:rsid w:val="0072261E"/>
    <w:rsid w:val="00722A83"/>
    <w:rsid w:val="00727DA0"/>
    <w:rsid w:val="00730EE7"/>
    <w:rsid w:val="00734FB5"/>
    <w:rsid w:val="007367E9"/>
    <w:rsid w:val="007433A2"/>
    <w:rsid w:val="00754C5A"/>
    <w:rsid w:val="00760C9B"/>
    <w:rsid w:val="00764683"/>
    <w:rsid w:val="00766DC9"/>
    <w:rsid w:val="007672D2"/>
    <w:rsid w:val="00770779"/>
    <w:rsid w:val="00776DD3"/>
    <w:rsid w:val="007773A2"/>
    <w:rsid w:val="00782A18"/>
    <w:rsid w:val="00790B35"/>
    <w:rsid w:val="00795D19"/>
    <w:rsid w:val="007A0BF9"/>
    <w:rsid w:val="007A10F5"/>
    <w:rsid w:val="007A1EEF"/>
    <w:rsid w:val="007A262D"/>
    <w:rsid w:val="007A3376"/>
    <w:rsid w:val="007A5855"/>
    <w:rsid w:val="007A6805"/>
    <w:rsid w:val="007A7426"/>
    <w:rsid w:val="007B0A2A"/>
    <w:rsid w:val="007B5504"/>
    <w:rsid w:val="007B7905"/>
    <w:rsid w:val="007C66D4"/>
    <w:rsid w:val="007D1A7E"/>
    <w:rsid w:val="007D2044"/>
    <w:rsid w:val="007D58C1"/>
    <w:rsid w:val="007E0694"/>
    <w:rsid w:val="007E0B22"/>
    <w:rsid w:val="007E1C3F"/>
    <w:rsid w:val="007E1CC5"/>
    <w:rsid w:val="007E257A"/>
    <w:rsid w:val="007E39E9"/>
    <w:rsid w:val="007F0546"/>
    <w:rsid w:val="007F36AF"/>
    <w:rsid w:val="007F6DA3"/>
    <w:rsid w:val="00800EE9"/>
    <w:rsid w:val="008018E3"/>
    <w:rsid w:val="008058F8"/>
    <w:rsid w:val="00806602"/>
    <w:rsid w:val="00807CEC"/>
    <w:rsid w:val="0081520C"/>
    <w:rsid w:val="00817899"/>
    <w:rsid w:val="00820152"/>
    <w:rsid w:val="008216A6"/>
    <w:rsid w:val="008301A8"/>
    <w:rsid w:val="008334BC"/>
    <w:rsid w:val="008335F4"/>
    <w:rsid w:val="00840402"/>
    <w:rsid w:val="0084069C"/>
    <w:rsid w:val="00841D5A"/>
    <w:rsid w:val="00841D5B"/>
    <w:rsid w:val="00852AEB"/>
    <w:rsid w:val="00857957"/>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17C"/>
    <w:rsid w:val="008D26FC"/>
    <w:rsid w:val="008D285C"/>
    <w:rsid w:val="008D31B0"/>
    <w:rsid w:val="008D735D"/>
    <w:rsid w:val="008E0E85"/>
    <w:rsid w:val="008E1DA5"/>
    <w:rsid w:val="008E2DE5"/>
    <w:rsid w:val="008E40E3"/>
    <w:rsid w:val="008E547B"/>
    <w:rsid w:val="008F3940"/>
    <w:rsid w:val="008F40C7"/>
    <w:rsid w:val="00901D23"/>
    <w:rsid w:val="00903921"/>
    <w:rsid w:val="0091047A"/>
    <w:rsid w:val="00912F0C"/>
    <w:rsid w:val="00913938"/>
    <w:rsid w:val="0091727E"/>
    <w:rsid w:val="009178EB"/>
    <w:rsid w:val="00920465"/>
    <w:rsid w:val="009212D7"/>
    <w:rsid w:val="009240D3"/>
    <w:rsid w:val="00925BF7"/>
    <w:rsid w:val="00930A8E"/>
    <w:rsid w:val="009342D5"/>
    <w:rsid w:val="00935CB0"/>
    <w:rsid w:val="00941CE4"/>
    <w:rsid w:val="00944A0B"/>
    <w:rsid w:val="00951298"/>
    <w:rsid w:val="00960F73"/>
    <w:rsid w:val="009615B8"/>
    <w:rsid w:val="00962A51"/>
    <w:rsid w:val="0096566D"/>
    <w:rsid w:val="00965D85"/>
    <w:rsid w:val="009666A8"/>
    <w:rsid w:val="00967B07"/>
    <w:rsid w:val="00971C89"/>
    <w:rsid w:val="009730DA"/>
    <w:rsid w:val="0097730F"/>
    <w:rsid w:val="0098478A"/>
    <w:rsid w:val="00985248"/>
    <w:rsid w:val="00993723"/>
    <w:rsid w:val="009938D8"/>
    <w:rsid w:val="00993A5A"/>
    <w:rsid w:val="009975A7"/>
    <w:rsid w:val="009A0FE8"/>
    <w:rsid w:val="009A317F"/>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53"/>
    <w:rsid w:val="009F53D7"/>
    <w:rsid w:val="009F5517"/>
    <w:rsid w:val="009F55E8"/>
    <w:rsid w:val="00A03C67"/>
    <w:rsid w:val="00A04F07"/>
    <w:rsid w:val="00A04FD9"/>
    <w:rsid w:val="00A06831"/>
    <w:rsid w:val="00A07660"/>
    <w:rsid w:val="00A1193D"/>
    <w:rsid w:val="00A2051F"/>
    <w:rsid w:val="00A243D6"/>
    <w:rsid w:val="00A272F8"/>
    <w:rsid w:val="00A31101"/>
    <w:rsid w:val="00A40556"/>
    <w:rsid w:val="00A4225F"/>
    <w:rsid w:val="00A42B0F"/>
    <w:rsid w:val="00A44A31"/>
    <w:rsid w:val="00A530D4"/>
    <w:rsid w:val="00A540C8"/>
    <w:rsid w:val="00A6469E"/>
    <w:rsid w:val="00A65D0D"/>
    <w:rsid w:val="00A70C71"/>
    <w:rsid w:val="00A724A3"/>
    <w:rsid w:val="00A72840"/>
    <w:rsid w:val="00A7373E"/>
    <w:rsid w:val="00A76F7B"/>
    <w:rsid w:val="00A81C09"/>
    <w:rsid w:val="00A90DAC"/>
    <w:rsid w:val="00A91ED9"/>
    <w:rsid w:val="00A96599"/>
    <w:rsid w:val="00A9747F"/>
    <w:rsid w:val="00AB2CDE"/>
    <w:rsid w:val="00AB64E2"/>
    <w:rsid w:val="00AC0BAE"/>
    <w:rsid w:val="00AC0D0E"/>
    <w:rsid w:val="00AC1B8B"/>
    <w:rsid w:val="00AC33F4"/>
    <w:rsid w:val="00AC7BA7"/>
    <w:rsid w:val="00AD2933"/>
    <w:rsid w:val="00AD2FAC"/>
    <w:rsid w:val="00AD3E9B"/>
    <w:rsid w:val="00AD45C5"/>
    <w:rsid w:val="00AD5198"/>
    <w:rsid w:val="00AD6786"/>
    <w:rsid w:val="00AD6C0B"/>
    <w:rsid w:val="00AE0BE2"/>
    <w:rsid w:val="00AE182B"/>
    <w:rsid w:val="00AE5604"/>
    <w:rsid w:val="00AE6DC4"/>
    <w:rsid w:val="00AF41EF"/>
    <w:rsid w:val="00AF6CF7"/>
    <w:rsid w:val="00AF7FCD"/>
    <w:rsid w:val="00B01D30"/>
    <w:rsid w:val="00B02D1F"/>
    <w:rsid w:val="00B0591B"/>
    <w:rsid w:val="00B07AA0"/>
    <w:rsid w:val="00B12E5C"/>
    <w:rsid w:val="00B24D26"/>
    <w:rsid w:val="00B264C3"/>
    <w:rsid w:val="00B27460"/>
    <w:rsid w:val="00B323B8"/>
    <w:rsid w:val="00B35857"/>
    <w:rsid w:val="00B36270"/>
    <w:rsid w:val="00B3745C"/>
    <w:rsid w:val="00B40CDC"/>
    <w:rsid w:val="00B433D0"/>
    <w:rsid w:val="00B45F7D"/>
    <w:rsid w:val="00B46309"/>
    <w:rsid w:val="00B4706A"/>
    <w:rsid w:val="00B62B86"/>
    <w:rsid w:val="00B63614"/>
    <w:rsid w:val="00B71EB3"/>
    <w:rsid w:val="00B72701"/>
    <w:rsid w:val="00B73E1D"/>
    <w:rsid w:val="00B74EAA"/>
    <w:rsid w:val="00B75D43"/>
    <w:rsid w:val="00B761E4"/>
    <w:rsid w:val="00B772F8"/>
    <w:rsid w:val="00B84038"/>
    <w:rsid w:val="00B8679C"/>
    <w:rsid w:val="00B94B34"/>
    <w:rsid w:val="00B94C1F"/>
    <w:rsid w:val="00B9673F"/>
    <w:rsid w:val="00BA021F"/>
    <w:rsid w:val="00BA254F"/>
    <w:rsid w:val="00BC0CAC"/>
    <w:rsid w:val="00BC3C53"/>
    <w:rsid w:val="00BC58A1"/>
    <w:rsid w:val="00BC593E"/>
    <w:rsid w:val="00BC79FC"/>
    <w:rsid w:val="00BD0C17"/>
    <w:rsid w:val="00BD4F4D"/>
    <w:rsid w:val="00BD7C3F"/>
    <w:rsid w:val="00BE0D0C"/>
    <w:rsid w:val="00BE2196"/>
    <w:rsid w:val="00BF031D"/>
    <w:rsid w:val="00BF17ED"/>
    <w:rsid w:val="00BF3B2A"/>
    <w:rsid w:val="00BF5D12"/>
    <w:rsid w:val="00C00D1B"/>
    <w:rsid w:val="00C02F9C"/>
    <w:rsid w:val="00C064F9"/>
    <w:rsid w:val="00C07400"/>
    <w:rsid w:val="00C130E2"/>
    <w:rsid w:val="00C13A2D"/>
    <w:rsid w:val="00C142A4"/>
    <w:rsid w:val="00C1670D"/>
    <w:rsid w:val="00C2002D"/>
    <w:rsid w:val="00C2436A"/>
    <w:rsid w:val="00C24A67"/>
    <w:rsid w:val="00C30DE9"/>
    <w:rsid w:val="00C3515B"/>
    <w:rsid w:val="00C363DB"/>
    <w:rsid w:val="00C40B6D"/>
    <w:rsid w:val="00C40CFB"/>
    <w:rsid w:val="00C431A3"/>
    <w:rsid w:val="00C437FB"/>
    <w:rsid w:val="00C439D8"/>
    <w:rsid w:val="00C44A46"/>
    <w:rsid w:val="00C504D3"/>
    <w:rsid w:val="00C5487C"/>
    <w:rsid w:val="00C54C9D"/>
    <w:rsid w:val="00C63C17"/>
    <w:rsid w:val="00C67552"/>
    <w:rsid w:val="00C73CCC"/>
    <w:rsid w:val="00C75977"/>
    <w:rsid w:val="00C75B23"/>
    <w:rsid w:val="00C76A6C"/>
    <w:rsid w:val="00C80388"/>
    <w:rsid w:val="00C80A11"/>
    <w:rsid w:val="00C85EA8"/>
    <w:rsid w:val="00C92088"/>
    <w:rsid w:val="00C92FE6"/>
    <w:rsid w:val="00C93837"/>
    <w:rsid w:val="00C93BC9"/>
    <w:rsid w:val="00C947E0"/>
    <w:rsid w:val="00C96E43"/>
    <w:rsid w:val="00C97B4F"/>
    <w:rsid w:val="00CA1483"/>
    <w:rsid w:val="00CA289F"/>
    <w:rsid w:val="00CA3023"/>
    <w:rsid w:val="00CA46A9"/>
    <w:rsid w:val="00CA650E"/>
    <w:rsid w:val="00CA7764"/>
    <w:rsid w:val="00CB12E3"/>
    <w:rsid w:val="00CB21B6"/>
    <w:rsid w:val="00CC43FE"/>
    <w:rsid w:val="00CC4B56"/>
    <w:rsid w:val="00CC6691"/>
    <w:rsid w:val="00CD73FC"/>
    <w:rsid w:val="00CD7FBC"/>
    <w:rsid w:val="00CE123D"/>
    <w:rsid w:val="00CE292C"/>
    <w:rsid w:val="00CE2FA3"/>
    <w:rsid w:val="00CE366A"/>
    <w:rsid w:val="00CE3DCD"/>
    <w:rsid w:val="00CE6C72"/>
    <w:rsid w:val="00CE70B8"/>
    <w:rsid w:val="00CE72F8"/>
    <w:rsid w:val="00CF3342"/>
    <w:rsid w:val="00CF45E8"/>
    <w:rsid w:val="00CF534D"/>
    <w:rsid w:val="00CF53BD"/>
    <w:rsid w:val="00D001EC"/>
    <w:rsid w:val="00D05A56"/>
    <w:rsid w:val="00D06BBF"/>
    <w:rsid w:val="00D11057"/>
    <w:rsid w:val="00D136A4"/>
    <w:rsid w:val="00D1561F"/>
    <w:rsid w:val="00D2113C"/>
    <w:rsid w:val="00D23BF5"/>
    <w:rsid w:val="00D23DFD"/>
    <w:rsid w:val="00D250DE"/>
    <w:rsid w:val="00D33387"/>
    <w:rsid w:val="00D403AB"/>
    <w:rsid w:val="00D42DDF"/>
    <w:rsid w:val="00D45007"/>
    <w:rsid w:val="00D46864"/>
    <w:rsid w:val="00D55181"/>
    <w:rsid w:val="00D5776A"/>
    <w:rsid w:val="00D60423"/>
    <w:rsid w:val="00D60A22"/>
    <w:rsid w:val="00D625A6"/>
    <w:rsid w:val="00D74236"/>
    <w:rsid w:val="00D81DEB"/>
    <w:rsid w:val="00D84917"/>
    <w:rsid w:val="00D84B06"/>
    <w:rsid w:val="00D87F99"/>
    <w:rsid w:val="00D92CFD"/>
    <w:rsid w:val="00D94DFA"/>
    <w:rsid w:val="00DA0168"/>
    <w:rsid w:val="00DA5973"/>
    <w:rsid w:val="00DA62FE"/>
    <w:rsid w:val="00DA697D"/>
    <w:rsid w:val="00DB0356"/>
    <w:rsid w:val="00DB0D87"/>
    <w:rsid w:val="00DB3137"/>
    <w:rsid w:val="00DB396D"/>
    <w:rsid w:val="00DC0876"/>
    <w:rsid w:val="00DC3E26"/>
    <w:rsid w:val="00DD14FA"/>
    <w:rsid w:val="00DD2699"/>
    <w:rsid w:val="00DD30B7"/>
    <w:rsid w:val="00DD3F78"/>
    <w:rsid w:val="00DE294A"/>
    <w:rsid w:val="00DE31F0"/>
    <w:rsid w:val="00DF5E11"/>
    <w:rsid w:val="00DF7235"/>
    <w:rsid w:val="00DF7729"/>
    <w:rsid w:val="00E0184E"/>
    <w:rsid w:val="00E10338"/>
    <w:rsid w:val="00E13A20"/>
    <w:rsid w:val="00E15AAB"/>
    <w:rsid w:val="00E25FF3"/>
    <w:rsid w:val="00E32525"/>
    <w:rsid w:val="00E36729"/>
    <w:rsid w:val="00E369E3"/>
    <w:rsid w:val="00E51D26"/>
    <w:rsid w:val="00E54157"/>
    <w:rsid w:val="00E556F5"/>
    <w:rsid w:val="00E61134"/>
    <w:rsid w:val="00E64AC1"/>
    <w:rsid w:val="00E7337E"/>
    <w:rsid w:val="00E81987"/>
    <w:rsid w:val="00E83122"/>
    <w:rsid w:val="00E852C9"/>
    <w:rsid w:val="00E9028E"/>
    <w:rsid w:val="00E908F5"/>
    <w:rsid w:val="00E912B6"/>
    <w:rsid w:val="00E91766"/>
    <w:rsid w:val="00E94328"/>
    <w:rsid w:val="00EA0E48"/>
    <w:rsid w:val="00EA1473"/>
    <w:rsid w:val="00EB31D6"/>
    <w:rsid w:val="00EB4C68"/>
    <w:rsid w:val="00EB6859"/>
    <w:rsid w:val="00EC2B00"/>
    <w:rsid w:val="00EC3706"/>
    <w:rsid w:val="00EC6114"/>
    <w:rsid w:val="00EC6C35"/>
    <w:rsid w:val="00ED07FB"/>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631E"/>
    <w:rsid w:val="00F079C9"/>
    <w:rsid w:val="00F1554E"/>
    <w:rsid w:val="00F15CE9"/>
    <w:rsid w:val="00F16971"/>
    <w:rsid w:val="00F30A28"/>
    <w:rsid w:val="00F30B85"/>
    <w:rsid w:val="00F346C7"/>
    <w:rsid w:val="00F46584"/>
    <w:rsid w:val="00F532FA"/>
    <w:rsid w:val="00F53A2E"/>
    <w:rsid w:val="00F56CEE"/>
    <w:rsid w:val="00F603C8"/>
    <w:rsid w:val="00F62165"/>
    <w:rsid w:val="00F6289A"/>
    <w:rsid w:val="00F6645D"/>
    <w:rsid w:val="00F67C74"/>
    <w:rsid w:val="00F70517"/>
    <w:rsid w:val="00F70A74"/>
    <w:rsid w:val="00F724F8"/>
    <w:rsid w:val="00F75C59"/>
    <w:rsid w:val="00F77A2F"/>
    <w:rsid w:val="00F83EDA"/>
    <w:rsid w:val="00F86E62"/>
    <w:rsid w:val="00F976F5"/>
    <w:rsid w:val="00FA03C1"/>
    <w:rsid w:val="00FA109C"/>
    <w:rsid w:val="00FA1C03"/>
    <w:rsid w:val="00FA388F"/>
    <w:rsid w:val="00FA6808"/>
    <w:rsid w:val="00FB0E7E"/>
    <w:rsid w:val="00FB30C8"/>
    <w:rsid w:val="00FB43A0"/>
    <w:rsid w:val="00FB509E"/>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20"/>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754C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60196">
      <w:bodyDiv w:val="1"/>
      <w:marLeft w:val="0"/>
      <w:marRight w:val="0"/>
      <w:marTop w:val="0"/>
      <w:marBottom w:val="0"/>
      <w:divBdr>
        <w:top w:val="none" w:sz="0" w:space="0" w:color="auto"/>
        <w:left w:val="none" w:sz="0" w:space="0" w:color="auto"/>
        <w:bottom w:val="none" w:sz="0" w:space="0" w:color="auto"/>
        <w:right w:val="none" w:sz="0" w:space="0" w:color="auto"/>
      </w:divBdr>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solidFill>
                <a:schemeClr val="accent1">
                  <a:alpha val="43000"/>
                </a:schemeClr>
              </a:solidFill>
            </a:ln>
            <a:effectLst/>
          </c:spPr>
          <c:invertIfNegative val="0"/>
          <c:dPt>
            <c:idx val="9"/>
            <c:invertIfNegative val="0"/>
            <c:bubble3D val="0"/>
            <c:spPr>
              <a:solidFill>
                <a:srgbClr val="FF0000"/>
              </a:solidFill>
              <a:ln w="9525">
                <a:solidFill>
                  <a:schemeClr val="accent1"/>
                </a:solidFill>
              </a:ln>
              <a:effectLst/>
            </c:spPr>
            <c:extLst>
              <c:ext xmlns:c16="http://schemas.microsoft.com/office/drawing/2014/chart" uri="{C3380CC4-5D6E-409C-BE32-E72D297353CC}">
                <c16:uniqueId val="{00000003-F1BC-4BCE-95E8-C39D5127D5C8}"/>
              </c:ext>
            </c:extLst>
          </c:dPt>
          <c:cat>
            <c:strRef>
              <c:f>Sheet1!$A$2:$A$11</c:f>
              <c:strCache>
                <c:ptCount val="10"/>
                <c:pt idx="0">
                  <c:v>[1]</c:v>
                </c:pt>
                <c:pt idx="1">
                  <c:v>[2]</c:v>
                </c:pt>
                <c:pt idx="2">
                  <c:v>[3]</c:v>
                </c:pt>
                <c:pt idx="3">
                  <c:v>[4]</c:v>
                </c:pt>
                <c:pt idx="4">
                  <c:v>[5]</c:v>
                </c:pt>
                <c:pt idx="5">
                  <c:v>[6]</c:v>
                </c:pt>
                <c:pt idx="6">
                  <c:v>[7]</c:v>
                </c:pt>
                <c:pt idx="7">
                  <c:v>[8]</c:v>
                </c:pt>
                <c:pt idx="8">
                  <c:v>[9]</c:v>
                </c:pt>
                <c:pt idx="9">
                  <c:v>[10]</c:v>
                </c:pt>
              </c:strCache>
            </c:strRef>
          </c:cat>
          <c:val>
            <c:numRef>
              <c:f>Sheet1!$B$2:$B$11</c:f>
              <c:numCache>
                <c:formatCode>0.00%</c:formatCode>
                <c:ptCount val="10"/>
                <c:pt idx="0">
                  <c:v>0.74429999999999996</c:v>
                </c:pt>
                <c:pt idx="1">
                  <c:v>0.60099999999999998</c:v>
                </c:pt>
                <c:pt idx="2" formatCode="0%">
                  <c:v>0.84</c:v>
                </c:pt>
                <c:pt idx="3" formatCode="0%">
                  <c:v>0.95</c:v>
                </c:pt>
                <c:pt idx="4" formatCode="0%">
                  <c:v>0.6</c:v>
                </c:pt>
                <c:pt idx="5">
                  <c:v>0.92610000000000003</c:v>
                </c:pt>
                <c:pt idx="6">
                  <c:v>0.84599999999999997</c:v>
                </c:pt>
                <c:pt idx="7" formatCode="0%">
                  <c:v>0.85</c:v>
                </c:pt>
                <c:pt idx="8" formatCode="0%">
                  <c:v>0.95</c:v>
                </c:pt>
                <c:pt idx="9" formatCode="0%">
                  <c:v>0.98</c:v>
                </c:pt>
              </c:numCache>
            </c:numRef>
          </c:val>
          <c:extLst>
            <c:ext xmlns:c16="http://schemas.microsoft.com/office/drawing/2014/chart" uri="{C3380CC4-5D6E-409C-BE32-E72D297353CC}">
              <c16:uniqueId val="{00000000-F1BC-4BCE-95E8-C39D5127D5C8}"/>
            </c:ext>
          </c:extLst>
        </c:ser>
        <c:dLbls>
          <c:showLegendKey val="0"/>
          <c:showVal val="0"/>
          <c:showCatName val="0"/>
          <c:showSerName val="0"/>
          <c:showPercent val="0"/>
          <c:showBubbleSize val="0"/>
        </c:dLbls>
        <c:gapWidth val="100"/>
        <c:overlap val="-27"/>
        <c:axId val="273303512"/>
        <c:axId val="605272688"/>
      </c:barChart>
      <c:catAx>
        <c:axId val="273303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605272688"/>
        <c:crosses val="autoZero"/>
        <c:auto val="1"/>
        <c:lblAlgn val="ctr"/>
        <c:lblOffset val="100"/>
        <c:noMultiLvlLbl val="0"/>
      </c:catAx>
      <c:valAx>
        <c:axId val="6052726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273303512"/>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ar-SA"/>
          </a:p>
        </c:txPr>
      </c:dTable>
      <c:spPr>
        <a:noFill/>
        <a:ln>
          <a:noFill/>
        </a:ln>
        <a:effectLst>
          <a:softEdge rad="0"/>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4</TotalTime>
  <Pages>38</Pages>
  <Words>7410</Words>
  <Characters>42239</Characters>
  <Application>Microsoft Office Word</Application>
  <DocSecurity>0</DocSecurity>
  <Lines>351</Lines>
  <Paragraphs>9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9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718</cp:revision>
  <cp:lastPrinted>2022-08-10T14:50:00Z</cp:lastPrinted>
  <dcterms:created xsi:type="dcterms:W3CDTF">2022-08-05T05:59:00Z</dcterms:created>
  <dcterms:modified xsi:type="dcterms:W3CDTF">2022-08-14T15:55:00Z</dcterms:modified>
</cp:coreProperties>
</file>